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60DE36A2" w14:textId="09ABB332" w:rsidR="00732B54" w:rsidRPr="00131D0E" w:rsidRDefault="00536B29" w:rsidP="00131D0E">
      <w:pPr>
        <w:pStyle w:val="IEEEResumenypalabrasclave"/>
      </w:pPr>
      <w:r>
        <w:rPr>
          <w:i/>
        </w:rPr>
        <w:t>Resumen</w:t>
      </w:r>
      <w:r>
        <w:t>—</w:t>
      </w:r>
      <w:r w:rsidR="00C03311">
        <w:t>Los recursos de generación variables, como las plantas solares y l</w:t>
      </w:r>
      <w:r w:rsidR="006D4E69">
        <w:t>o</w:t>
      </w:r>
      <w:r w:rsidR="00C03311">
        <w:t xml:space="preserve">s </w:t>
      </w:r>
      <w:r w:rsidR="006D4E69">
        <w:t xml:space="preserve">parques </w:t>
      </w:r>
      <w:r w:rsidR="00C03311">
        <w:t>eólic</w:t>
      </w:r>
      <w:r w:rsidR="006D4E69">
        <w:t>o</w:t>
      </w:r>
      <w:r w:rsidR="00C03311">
        <w:t xml:space="preserve">s, están cada vez más presentes en la actualidad. Estos recursos brindan </w:t>
      </w:r>
      <w:r w:rsidR="0096328B">
        <w:t>diversidad a la matriz de generación colombiana, lo cual es importante para tener suministro</w:t>
      </w:r>
      <w:r w:rsidR="00C8349E">
        <w:t>s</w:t>
      </w:r>
      <w:r w:rsidR="0096328B">
        <w:t xml:space="preserve"> </w:t>
      </w:r>
      <w:r w:rsidR="00C8349E">
        <w:t>disponibles</w:t>
      </w:r>
      <w:r w:rsidR="0096328B">
        <w:t xml:space="preserve"> de energía</w:t>
      </w:r>
      <w:r w:rsidR="00C8349E">
        <w:t xml:space="preserve"> frente a las adversidades climatológicas</w:t>
      </w:r>
      <w:r w:rsidR="0096328B">
        <w:t>, pero est</w:t>
      </w:r>
      <w:r w:rsidR="00C8349E">
        <w:t>o</w:t>
      </w:r>
      <w:r w:rsidR="0096328B">
        <w:t xml:space="preserve">s presentan intermitencias debido a su naturaleza variable y la incertidumbre asociada a estos recursos significa riesgo económico. Para lograr </w:t>
      </w:r>
      <w:r w:rsidR="00C8349E">
        <w:t>incluirlas</w:t>
      </w:r>
      <w:r w:rsidR="0096328B">
        <w:t xml:space="preserve"> de forma segura en el Sistema Interconectado Nacional</w:t>
      </w:r>
      <w:r w:rsidR="006D4E69">
        <w:t xml:space="preserve"> y que los despachos de energía </w:t>
      </w:r>
      <w:r w:rsidR="00C8349E">
        <w:t xml:space="preserve">resultantes </w:t>
      </w:r>
      <w:r w:rsidR="006D4E69">
        <w:t xml:space="preserve">sean viables y factibles, </w:t>
      </w:r>
      <w:r w:rsidR="0096328B">
        <w:t xml:space="preserve">es necesario </w:t>
      </w:r>
      <w:r w:rsidR="006D4E69">
        <w:t>integrar</w:t>
      </w:r>
      <w:r w:rsidR="0096328B">
        <w:t xml:space="preserve"> </w:t>
      </w:r>
      <w:r w:rsidR="006D4E69">
        <w:t>elementos nuevos de mercados eléctricos</w:t>
      </w:r>
      <w:r w:rsidR="0096328B">
        <w:t xml:space="preserve"> al esquema actual de</w:t>
      </w:r>
      <w:r w:rsidR="006D4E69">
        <w:t>l Mercado de Energía Mayorista</w:t>
      </w:r>
      <w:r w:rsidR="0096328B">
        <w:t xml:space="preserve"> que permitan viabilizar estas fuentes de energía renovable no convencionales</w:t>
      </w:r>
      <w:r w:rsidR="006D4E69">
        <w:t xml:space="preserve"> (FERNC)</w:t>
      </w:r>
      <w:r w:rsidR="0096328B">
        <w:t xml:space="preserve">. Para esto, se </w:t>
      </w:r>
      <w:r w:rsidR="006D4E69">
        <w:t>utiliza</w:t>
      </w:r>
      <w:r w:rsidR="0096328B">
        <w:t xml:space="preserve"> un modelo</w:t>
      </w:r>
      <w:r w:rsidR="00C22F56">
        <w:t xml:space="preserve"> matemático</w:t>
      </w:r>
      <w:r w:rsidR="0096328B">
        <w:t xml:space="preserve"> de despacho económico consideran</w:t>
      </w:r>
      <w:r w:rsidR="006D4E69">
        <w:t xml:space="preserve">do despachos </w:t>
      </w:r>
      <w:proofErr w:type="spellStart"/>
      <w:r w:rsidR="006D4E69">
        <w:t>intradiarios</w:t>
      </w:r>
      <w:proofErr w:type="spellEnd"/>
      <w:r w:rsidR="006D4E69">
        <w:t xml:space="preserve"> que considere la inclusión de recursos solares y eólicos</w:t>
      </w:r>
      <w:r w:rsidR="00C22F56">
        <w:t xml:space="preserve">. El enfoque del presente artículo radica en la formulación de tal modelación matemática en el lenguaje Python </w:t>
      </w:r>
      <w:r w:rsidR="006D4E69">
        <w:t xml:space="preserve">para realizar simulaciones </w:t>
      </w:r>
      <w:r w:rsidR="00C22F56">
        <w:t xml:space="preserve">de despacho económico </w:t>
      </w:r>
      <w:r w:rsidR="006D4E69">
        <w:t>con estos nuevos recursos.</w:t>
      </w:r>
    </w:p>
    <w:p w14:paraId="5F2B589F" w14:textId="1CF3AC1F" w:rsidR="00536B29" w:rsidRDefault="00536B29" w:rsidP="00536B29">
      <w:pPr>
        <w:pStyle w:val="IEEEPrafo"/>
      </w:pPr>
    </w:p>
    <w:p w14:paraId="153EC14A" w14:textId="0C20838A" w:rsidR="00536B29" w:rsidRDefault="00536B29" w:rsidP="00881916">
      <w:pPr>
        <w:pStyle w:val="IEEEResumenypalabrasclave"/>
      </w:pPr>
      <w:r>
        <w:rPr>
          <w:i/>
        </w:rPr>
        <w:t>Palabras claves</w:t>
      </w:r>
      <w:r>
        <w:t>—</w:t>
      </w:r>
      <w:r w:rsidR="007303AB">
        <w:t xml:space="preserve">despacho económico, </w:t>
      </w:r>
      <w:r w:rsidR="00E65172">
        <w:t xml:space="preserve">despacho </w:t>
      </w:r>
      <w:proofErr w:type="spellStart"/>
      <w:r w:rsidR="00E65172">
        <w:t>intradiario</w:t>
      </w:r>
      <w:proofErr w:type="spellEnd"/>
      <w:r w:rsidR="00E65172">
        <w:t xml:space="preserve">, energía solar, intermitencia, </w:t>
      </w:r>
      <w:r w:rsidR="007303AB">
        <w:t xml:space="preserve">Python. </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eléctrica, en el cual el Estado colombiano pasó del rol de </w:t>
      </w:r>
      <w:r>
        <w:t>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para 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w:t>
      </w:r>
      <w:r>
        <w:lastRenderedPageBreak/>
        <w:t xml:space="preserve">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 xml:space="preserve">El despacho económico, con las cantidades pactadas en el mercado del día anterior, no representan un compromiso en </w:t>
      </w:r>
      <w:r>
        <w:t>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0352A9"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t xml:space="preserve">Las restricciones de la función objetivo, explicadas a continuación, acotan las posibles soluciones a valores acordes </w:t>
      </w:r>
      <w:r>
        <w:lastRenderedPageBreak/>
        <w:t>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0352A9"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0352A9"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0352A9"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0352A9"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0352A9"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0352A9"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0C672C13"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BA613F">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49B9BF69" w:rsidR="00742320" w:rsidRDefault="007D2615" w:rsidP="007D2615">
      <w:pPr>
        <w:pStyle w:val="IEEEPrafo"/>
      </w:pPr>
      <w:r>
        <w:t xml:space="preserve">Fig.  </w:t>
      </w:r>
      <w:r>
        <w:fldChar w:fldCharType="begin"/>
      </w:r>
      <w:r>
        <w:instrText xml:space="preserve"> SEQ Fig._ \* ARABIC </w:instrText>
      </w:r>
      <w:r>
        <w:fldChar w:fldCharType="separate"/>
      </w:r>
      <w:r w:rsidR="00BA613F">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xml:space="preserve">, se opta por modelar los cambios máximos en la generación en función de la velocidad de toma </w:t>
      </w:r>
      <w:r>
        <w:lastRenderedPageBreak/>
        <w:t>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509A3F3B"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BA613F">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0352A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0352A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0352A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0352A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0352A9"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2</m:t>
                  </m:r>
                </m:e>
              </m:d>
              <m:ctrlPr>
                <w:rPr>
                  <w:rFonts w:ascii="Cambria Math" w:hAnsi="Cambria Math"/>
                  <w:i/>
                  <w:iCs w:val="0"/>
                  <w:sz w:val="22"/>
                  <w:szCs w:val="22"/>
                </w:rPr>
              </m:ctrlPr>
            </m:e>
          </m:eqArr>
        </m:oMath>
      </m:oMathPara>
    </w:p>
    <w:p w14:paraId="1555075D" w14:textId="7AF368CF" w:rsidR="00496F5C" w:rsidRPr="00401C40" w:rsidRDefault="000352A9"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k-</m:t>
        </m:r>
        <m:r>
          <m:rPr>
            <m:sty m:val="p"/>
          </m:rPr>
          <w:rPr>
            <w:rFonts w:ascii="Cambria Math" w:hAnsi="Cambria Math"/>
          </w:rPr>
          <m:t xml:space="preserve">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00828199"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00BA613F">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0352A9"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0352A9"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0352A9"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08FDAAA" w14:textId="77777777" w:rsidR="00AA5528" w:rsidRDefault="00AA5528" w:rsidP="000D6AB9">
      <w:pPr>
        <w:pStyle w:val="IEEEPrafo"/>
        <w:rPr>
          <w:rFonts w:ascii="Cambria Math" w:eastAsia="Cambria Math" w:hAnsi="Cambria Math" w:cs="Cambria Math"/>
          <w:oMath/>
        </w:rPr>
        <w:sectPr w:rsidR="00AA5528" w:rsidSect="002D65E4">
          <w:type w:val="continuous"/>
          <w:pgSz w:w="12240" w:h="15840" w:code="1"/>
          <w:pgMar w:top="1009" w:right="936" w:bottom="1134" w:left="936" w:header="431" w:footer="431" w:gutter="0"/>
          <w:cols w:num="2" w:space="284"/>
          <w:docGrid w:linePitch="360"/>
        </w:sectPr>
      </w:pPr>
    </w:p>
    <w:p w14:paraId="2BEC0987" w14:textId="4CA7AC2D" w:rsidR="00776708" w:rsidRPr="00776708" w:rsidRDefault="000352A9"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0F3E1107" w:rsidR="00776708" w:rsidRPr="003765CF" w:rsidRDefault="000352A9"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8</m:t>
                  </m:r>
                </m:e>
              </m:d>
            </m:e>
          </m:eqArr>
        </m:oMath>
      </m:oMathPara>
    </w:p>
    <w:p w14:paraId="63B6BA68" w14:textId="77777777" w:rsidR="00742320" w:rsidRDefault="00742320" w:rsidP="000D6AB9">
      <w:pPr>
        <w:pStyle w:val="IEEEPrafo"/>
      </w:pPr>
    </w:p>
    <w:p w14:paraId="6017BA69" w14:textId="5803724D" w:rsidR="00742320" w:rsidRDefault="00742320" w:rsidP="000D6AB9">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12D92086" w14:textId="2EC17665" w:rsidR="00312F31" w:rsidRDefault="00312F31" w:rsidP="000D6AB9">
      <w:pPr>
        <w:pStyle w:val="IEEEPrafo"/>
      </w:pPr>
    </w:p>
    <w:p w14:paraId="540E615C" w14:textId="666733E7" w:rsidR="003765CF" w:rsidRDefault="00312F31" w:rsidP="000D6AB9">
      <w:pPr>
        <w:pStyle w:val="IEEEPrafo"/>
      </w:pPr>
      <w:r>
        <w:t>En lo que respecta a la modelación matemática realizada en Python, se modelaron las ecuaciones (1), (2), (3), (4), (5), (8), (9), (10), (11), (12), (13), (15), (16), (17) y (18).</w:t>
      </w:r>
    </w:p>
    <w:p w14:paraId="29CF22A5" w14:textId="780FC3E5" w:rsidR="00325061" w:rsidRDefault="00AA5528" w:rsidP="00325061">
      <w:pPr>
        <w:pStyle w:val="IEEENivel1"/>
      </w:pPr>
      <w:r>
        <w:t>R</w:t>
      </w:r>
      <w:r w:rsidR="00325061">
        <w:t>ESULTADOS</w:t>
      </w:r>
    </w:p>
    <w:p w14:paraId="7F7C7E7C" w14:textId="475E5227" w:rsidR="00AA5BBF" w:rsidRDefault="00AA5BBF" w:rsidP="00325061">
      <w:pPr>
        <w:pStyle w:val="IEEEPrafo"/>
      </w:pPr>
    </w:p>
    <w:p w14:paraId="08826A07" w14:textId="6459E212" w:rsidR="00AA5BBF" w:rsidRDefault="00AA5BBF" w:rsidP="00E84536">
      <w:pPr>
        <w:pStyle w:val="IEEEPrafo"/>
      </w:pPr>
      <w:r>
        <w:t xml:space="preserve">Los resultados se pueden apreciar en la sección de </w:t>
      </w:r>
      <w:hyperlink w:anchor="anexos" w:history="1">
        <w:r w:rsidRPr="00AA5BBF">
          <w:rPr>
            <w:rStyle w:val="Hipervnculo"/>
            <w:color w:val="auto"/>
            <w:u w:val="none"/>
          </w:rPr>
          <w:t>ANEXOS</w:t>
        </w:r>
      </w:hyperlink>
      <w:r>
        <w:t>.</w:t>
      </w:r>
    </w:p>
    <w:p w14:paraId="5DDF63D8" w14:textId="5B6BC593" w:rsidR="00903F54" w:rsidRDefault="00C11D01" w:rsidP="00325061">
      <w:pPr>
        <w:pStyle w:val="IEEEPrafo"/>
      </w:pPr>
      <w:r>
        <w:t xml:space="preserve">Se plantearon 4 escenarios de generación para </w:t>
      </w:r>
      <w:r>
        <w:rPr>
          <w:i/>
          <w:iCs w:val="0"/>
        </w:rPr>
        <w:t>SUPERTRINA</w:t>
      </w:r>
      <w:r>
        <w:t>, el recurso solar simulado</w:t>
      </w:r>
      <w:r w:rsidR="00AC018B">
        <w:t xml:space="preserve">. </w:t>
      </w:r>
      <w:r w:rsidR="00DC5DF2">
        <w:t xml:space="preserve">Se simuló la demanda </w:t>
      </w:r>
      <w:r w:rsidR="00793DF1">
        <w:t>con datos horarios reales del</w:t>
      </w:r>
      <w:r w:rsidR="00DC5DF2">
        <w:t xml:space="preserve"> 1 de febrero del 2022</w:t>
      </w:r>
      <w:r w:rsidR="00793DF1">
        <w:t>, la cual fue</w:t>
      </w:r>
      <w:r w:rsidR="00DC5DF2">
        <w:t xml:space="preserve"> disminuida a un 20% de su total</w:t>
      </w:r>
      <w:r w:rsidR="00793DF1">
        <w:t xml:space="preserve"> para evitar caer en racionamiento al simular poc</w:t>
      </w:r>
      <w:r w:rsidR="006B6D2B">
        <w:t>os</w:t>
      </w:r>
      <w:r w:rsidR="00793DF1">
        <w:t xml:space="preserve"> </w:t>
      </w:r>
      <w:r w:rsidR="006B6D2B">
        <w:t>recursos de generación. P</w:t>
      </w:r>
      <w:r w:rsidR="00DC5DF2">
        <w:t xml:space="preserve">ara </w:t>
      </w:r>
      <w:r w:rsidR="00793DF1">
        <w:t>el caso horario</w:t>
      </w:r>
      <w:r w:rsidR="006B6D2B">
        <w:t xml:space="preserve">, se usó solo los datos extraídos de la base de datos de XM </w:t>
      </w:r>
      <w:r w:rsidR="00793DF1">
        <w:t>y, para el caso de 15 minutos</w:t>
      </w:r>
      <w:r w:rsidR="006B6D2B">
        <w:t>,</w:t>
      </w:r>
      <w:r w:rsidR="00DC5DF2">
        <w:t xml:space="preserve"> </w:t>
      </w:r>
      <w:r w:rsidR="006B6D2B">
        <w:t xml:space="preserve">se llenaron los datos </w:t>
      </w:r>
      <w:proofErr w:type="spellStart"/>
      <w:r w:rsidR="006B6D2B">
        <w:t>intrahorarios</w:t>
      </w:r>
      <w:proofErr w:type="spellEnd"/>
      <w:r w:rsidR="006B6D2B">
        <w:t xml:space="preserve"> mediante el uso de datos aleatorios bajo una distribución normal, tomando como media el valor de demanda horario y 3 desviaciones estándar. </w:t>
      </w:r>
      <w:r w:rsidR="00334E9C">
        <w:t>Se puede apreciar la estructura de</w:t>
      </w:r>
      <w:r w:rsidR="00F57415">
        <w:t xml:space="preserve"> la tabla de</w:t>
      </w:r>
      <w:r w:rsidR="00241BD7">
        <w:t>l</w:t>
      </w:r>
      <w:r w:rsidR="00F57415">
        <w:t xml:space="preserve"> despacho económico en la </w:t>
      </w:r>
      <w:hyperlink w:anchor="Fig5" w:history="1">
        <w:r w:rsidR="00F57415" w:rsidRPr="00F57415">
          <w:rPr>
            <w:rStyle w:val="Hipervnculo"/>
            <w:color w:val="auto"/>
            <w:u w:val="none"/>
          </w:rPr>
          <w:t>Fi</w:t>
        </w:r>
        <w:r w:rsidR="00F57415" w:rsidRPr="00F57415">
          <w:rPr>
            <w:rStyle w:val="Hipervnculo"/>
            <w:color w:val="auto"/>
            <w:u w:val="none"/>
          </w:rPr>
          <w:t>g</w:t>
        </w:r>
        <w:r w:rsidR="00F57415" w:rsidRPr="00F57415">
          <w:rPr>
            <w:rStyle w:val="Hipervnculo"/>
            <w:color w:val="auto"/>
            <w:u w:val="none"/>
          </w:rPr>
          <w:t>. 5</w:t>
        </w:r>
      </w:hyperlink>
      <w:r w:rsidR="00F57415">
        <w:t xml:space="preserve">, la cual es generada desde Python. </w:t>
      </w:r>
      <w:r w:rsidR="001E3298">
        <w:t xml:space="preserve">Se genera, adicionalmente, las filas del racionamiento, total de generación, demanda y balance entre generación y demanda al final de cada escenario. </w:t>
      </w:r>
      <w:r w:rsidR="00F57415">
        <w:t>Para una mayor facilidad a la hora de comparar los escenarios, el mismo programa genera el filtro de Excel automáticamente</w:t>
      </w:r>
      <w:r>
        <w:t>.</w:t>
      </w:r>
    </w:p>
    <w:p w14:paraId="081E527F" w14:textId="77777777" w:rsidR="00F57415" w:rsidRDefault="00F57415" w:rsidP="00325061">
      <w:pPr>
        <w:pStyle w:val="IEEEPrafo"/>
      </w:pPr>
    </w:p>
    <w:p w14:paraId="476A757B" w14:textId="793060FD" w:rsidR="00C11D01" w:rsidRDefault="00C11D01" w:rsidP="00C11D01">
      <w:pPr>
        <w:pStyle w:val="IEEEPrafo"/>
      </w:pPr>
      <w:r>
        <w:t>Escenarios de generación con períodos de 1 hora:</w:t>
      </w:r>
    </w:p>
    <w:p w14:paraId="5005CAC9" w14:textId="0137BA10" w:rsidR="00C11D01" w:rsidRDefault="00C11D01" w:rsidP="00C11D01">
      <w:pPr>
        <w:pStyle w:val="IEEEPrafo"/>
        <w:numPr>
          <w:ilvl w:val="0"/>
          <w:numId w:val="7"/>
        </w:numPr>
      </w:pPr>
      <w:r>
        <w:t>Escenario 1: día soleado.</w:t>
      </w:r>
    </w:p>
    <w:p w14:paraId="3B802230" w14:textId="2F1C1929" w:rsidR="00053392" w:rsidRPr="00053392" w:rsidRDefault="00053392" w:rsidP="00053392">
      <w:pPr>
        <w:pStyle w:val="IEEEPrafo"/>
        <w:ind w:left="924" w:firstLine="0"/>
      </w:pPr>
      <w:r>
        <w:t xml:space="preserve">Valor de la función objetivo: </w:t>
      </w:r>
      <w:r w:rsidR="006919CB" w:rsidRPr="006919CB">
        <w:rPr>
          <w:rFonts w:eastAsia="Times New Roman"/>
          <w:color w:val="000000"/>
          <w:lang w:eastAsia="es-CO"/>
        </w:rPr>
        <w:t>$ 4.250.075.519</w:t>
      </w:r>
    </w:p>
    <w:p w14:paraId="24615C67" w14:textId="3375DC7E" w:rsidR="00C11D01" w:rsidRDefault="00C11D01" w:rsidP="00C11D01">
      <w:pPr>
        <w:pStyle w:val="IEEEPrafo"/>
        <w:numPr>
          <w:ilvl w:val="0"/>
          <w:numId w:val="7"/>
        </w:numPr>
      </w:pPr>
      <w:r>
        <w:t>Escenario 2: nubes entre 11</w:t>
      </w:r>
      <w:r w:rsidR="001B75EB">
        <w:t>:00</w:t>
      </w:r>
      <w:r>
        <w:t>am y 2</w:t>
      </w:r>
      <w:r w:rsidR="001B75EB">
        <w:t xml:space="preserve">:00 </w:t>
      </w:r>
      <w:r>
        <w:t>pm</w:t>
      </w:r>
      <w:r w:rsidR="00E84536">
        <w:t xml:space="preserve"> (períodos 11 y 14)</w:t>
      </w:r>
      <w:r>
        <w:t>.</w:t>
      </w:r>
    </w:p>
    <w:p w14:paraId="4B98A37E" w14:textId="2C79B9CC" w:rsidR="00926868" w:rsidRDefault="00926868" w:rsidP="00926868">
      <w:pPr>
        <w:pStyle w:val="IEEEPrafo"/>
        <w:ind w:left="924" w:firstLine="0"/>
      </w:pPr>
      <w:r>
        <w:t xml:space="preserve">Valor de la función objetivo: </w:t>
      </w:r>
      <w:r w:rsidR="006919CB" w:rsidRPr="006919CB">
        <w:t>$ 4.315.689.497</w:t>
      </w:r>
    </w:p>
    <w:p w14:paraId="402DC16B" w14:textId="4744136D" w:rsidR="00C11D01" w:rsidRDefault="00C11D01" w:rsidP="00C11D01">
      <w:pPr>
        <w:pStyle w:val="IEEEPrafo"/>
        <w:numPr>
          <w:ilvl w:val="0"/>
          <w:numId w:val="7"/>
        </w:numPr>
      </w:pPr>
      <w:r>
        <w:t>Escenario 3: nubes entre 2</w:t>
      </w:r>
      <w:r w:rsidR="001B75EB">
        <w:t xml:space="preserve">:00 </w:t>
      </w:r>
      <w:r>
        <w:t>pm y 4</w:t>
      </w:r>
      <w:r w:rsidR="001B75EB">
        <w:t xml:space="preserve">:00 </w:t>
      </w:r>
      <w:r>
        <w:t>pm</w:t>
      </w:r>
      <w:r w:rsidR="00E84536">
        <w:t xml:space="preserve"> </w:t>
      </w:r>
      <w:r w:rsidR="00E84536">
        <w:t>(períodos 1</w:t>
      </w:r>
      <w:r w:rsidR="00E84536">
        <w:t>4</w:t>
      </w:r>
      <w:r w:rsidR="00E84536">
        <w:t xml:space="preserve"> y 1</w:t>
      </w:r>
      <w:r w:rsidR="00E84536">
        <w:t>6</w:t>
      </w:r>
      <w:r w:rsidR="00E84536">
        <w:t>)</w:t>
      </w:r>
      <w:r>
        <w:t>.</w:t>
      </w:r>
    </w:p>
    <w:p w14:paraId="19AA1A8F" w14:textId="2A63C69A" w:rsidR="00926868" w:rsidRDefault="00926868" w:rsidP="00926868">
      <w:pPr>
        <w:pStyle w:val="IEEEPrafo"/>
        <w:ind w:left="924" w:firstLine="0"/>
      </w:pPr>
      <w:r>
        <w:t xml:space="preserve">Valor de la función objetivo: </w:t>
      </w:r>
      <w:r w:rsidR="006919CB" w:rsidRPr="006919CB">
        <w:t>$ 4.300.473.693</w:t>
      </w:r>
    </w:p>
    <w:p w14:paraId="041F0470" w14:textId="27F2DA24" w:rsidR="00C11D01" w:rsidRDefault="00C11D01" w:rsidP="00C11D01">
      <w:pPr>
        <w:pStyle w:val="IEEEPrafo"/>
        <w:numPr>
          <w:ilvl w:val="0"/>
          <w:numId w:val="7"/>
        </w:numPr>
      </w:pPr>
      <w:r>
        <w:t>Escenario 4: nubes entre 9</w:t>
      </w:r>
      <w:r w:rsidR="001B75EB">
        <w:t xml:space="preserve">:00 </w:t>
      </w:r>
      <w:r>
        <w:t>am y 11</w:t>
      </w:r>
      <w:r w:rsidR="001B75EB">
        <w:t xml:space="preserve">:00 </w:t>
      </w:r>
      <w:r>
        <w:t>am</w:t>
      </w:r>
      <w:r w:rsidR="00E84536">
        <w:t xml:space="preserve"> </w:t>
      </w:r>
      <w:r w:rsidR="00E84536">
        <w:t xml:space="preserve">(períodos </w:t>
      </w:r>
      <w:r w:rsidR="00E84536">
        <w:t>9</w:t>
      </w:r>
      <w:r w:rsidR="00E84536">
        <w:t xml:space="preserve"> y 1</w:t>
      </w:r>
      <w:r w:rsidR="00E84536">
        <w:t>1</w:t>
      </w:r>
      <w:r w:rsidR="00E84536">
        <w:t>)</w:t>
      </w:r>
      <w:r>
        <w:t>.</w:t>
      </w:r>
    </w:p>
    <w:p w14:paraId="2AA7527F" w14:textId="4A36897D" w:rsidR="00926868" w:rsidRDefault="00926868" w:rsidP="00926868">
      <w:pPr>
        <w:pStyle w:val="IEEEPrafo"/>
        <w:ind w:left="924" w:firstLine="0"/>
      </w:pPr>
      <w:r>
        <w:t xml:space="preserve">Valor de la función objetivo: </w:t>
      </w:r>
      <w:r w:rsidR="006919CB" w:rsidRPr="006919CB">
        <w:t>$ 4.267.234.383</w:t>
      </w:r>
    </w:p>
    <w:p w14:paraId="6F6ADFAB" w14:textId="7213A844" w:rsidR="00C11D01" w:rsidRDefault="00C11D01" w:rsidP="00C11D01">
      <w:pPr>
        <w:pStyle w:val="IEEEPrafo"/>
        <w:ind w:left="924" w:firstLine="0"/>
      </w:pPr>
    </w:p>
    <w:p w14:paraId="772B305C" w14:textId="151A76E7" w:rsidR="00C11D01" w:rsidRDefault="00C11D01" w:rsidP="00C11D01">
      <w:pPr>
        <w:pStyle w:val="IEEEPrafo"/>
      </w:pPr>
      <w:r>
        <w:t>Escenarios de generación con períodos de 15 minutos:</w:t>
      </w:r>
    </w:p>
    <w:p w14:paraId="335027FA" w14:textId="13C32902" w:rsidR="00C11D01" w:rsidRDefault="00C11D01" w:rsidP="00C11D01">
      <w:pPr>
        <w:pStyle w:val="IEEEPrafo"/>
        <w:numPr>
          <w:ilvl w:val="0"/>
          <w:numId w:val="8"/>
        </w:numPr>
      </w:pPr>
      <w:r>
        <w:t>Escenario 1: día soleado.</w:t>
      </w:r>
    </w:p>
    <w:p w14:paraId="4108F550" w14:textId="52265384" w:rsidR="00926868" w:rsidRDefault="00926868" w:rsidP="00926868">
      <w:pPr>
        <w:pStyle w:val="IEEEPrafo"/>
        <w:ind w:left="924" w:firstLine="0"/>
      </w:pPr>
      <w:r>
        <w:t xml:space="preserve">Valor de la función objetivo: </w:t>
      </w:r>
      <w:r w:rsidRPr="00926868">
        <w:t>$ 16.839.611.976</w:t>
      </w:r>
    </w:p>
    <w:p w14:paraId="66209E19" w14:textId="235EDBAD" w:rsidR="00C11D01" w:rsidRDefault="00C11D01" w:rsidP="00C11D01">
      <w:pPr>
        <w:pStyle w:val="IEEEPrafo"/>
        <w:numPr>
          <w:ilvl w:val="0"/>
          <w:numId w:val="8"/>
        </w:numPr>
      </w:pPr>
      <w:r>
        <w:t>Escenario 2: nubes entre 11:30am y 2:15pm</w:t>
      </w:r>
      <w:r w:rsidR="00E84536">
        <w:t xml:space="preserve"> </w:t>
      </w:r>
      <w:r w:rsidR="00E84536">
        <w:t xml:space="preserve">(períodos </w:t>
      </w:r>
      <w:r w:rsidR="001B75EB">
        <w:t>46</w:t>
      </w:r>
      <w:r w:rsidR="00E84536">
        <w:t xml:space="preserve"> y </w:t>
      </w:r>
      <w:r w:rsidR="001B75EB">
        <w:t>57</w:t>
      </w:r>
      <w:r w:rsidR="00E84536">
        <w:t>)</w:t>
      </w:r>
      <w:r>
        <w:t>.</w:t>
      </w:r>
    </w:p>
    <w:p w14:paraId="091E44D5" w14:textId="18383EF4" w:rsidR="00926868" w:rsidRDefault="00926868" w:rsidP="00926868">
      <w:pPr>
        <w:pStyle w:val="IEEEPrafo"/>
        <w:ind w:left="924" w:firstLine="0"/>
      </w:pPr>
      <w:r>
        <w:t xml:space="preserve">Valor de la función objetivo: </w:t>
      </w:r>
      <w:r w:rsidRPr="00926868">
        <w:t>$ 17.068.544.367</w:t>
      </w:r>
    </w:p>
    <w:p w14:paraId="7163A11A" w14:textId="40D3D6A1" w:rsidR="00C11D01" w:rsidRDefault="00C11D01" w:rsidP="00C11D01">
      <w:pPr>
        <w:pStyle w:val="IEEEPrafo"/>
        <w:numPr>
          <w:ilvl w:val="0"/>
          <w:numId w:val="8"/>
        </w:numPr>
      </w:pPr>
      <w:r>
        <w:t>Escenario 3: nubes entre 2:30pm y 4:45pm</w:t>
      </w:r>
      <w:r w:rsidR="001B75EB">
        <w:t xml:space="preserve"> </w:t>
      </w:r>
      <w:r w:rsidR="001B75EB">
        <w:t xml:space="preserve">(períodos </w:t>
      </w:r>
      <w:r w:rsidR="001B75EB">
        <w:t>58</w:t>
      </w:r>
      <w:r w:rsidR="001B75EB">
        <w:t xml:space="preserve"> y </w:t>
      </w:r>
      <w:r w:rsidR="001B75EB">
        <w:t>67</w:t>
      </w:r>
      <w:r w:rsidR="001B75EB">
        <w:t>)</w:t>
      </w:r>
      <w:r>
        <w:t>.</w:t>
      </w:r>
    </w:p>
    <w:p w14:paraId="19DDBCFA" w14:textId="7488D985" w:rsidR="00926868" w:rsidRDefault="00926868" w:rsidP="00926868">
      <w:pPr>
        <w:pStyle w:val="IEEEPrafo"/>
        <w:ind w:left="924" w:firstLine="0"/>
      </w:pPr>
      <w:r>
        <w:t xml:space="preserve">Valor de la función objetivo: </w:t>
      </w:r>
      <w:r w:rsidRPr="00926868">
        <w:t>$ 16.982.409.381</w:t>
      </w:r>
    </w:p>
    <w:p w14:paraId="7CA7512F" w14:textId="410DB9EE" w:rsidR="00C11D01" w:rsidRDefault="00C11D01" w:rsidP="00C11D01">
      <w:pPr>
        <w:pStyle w:val="IEEEPrafo"/>
        <w:numPr>
          <w:ilvl w:val="0"/>
          <w:numId w:val="8"/>
        </w:numPr>
      </w:pPr>
      <w:r>
        <w:t>Escenario 4: nubes entre 9:30am y 11:15am</w:t>
      </w:r>
      <w:r w:rsidR="001B75EB">
        <w:t xml:space="preserve"> </w:t>
      </w:r>
      <w:r w:rsidR="001B75EB">
        <w:t xml:space="preserve">(períodos </w:t>
      </w:r>
      <w:r w:rsidR="001B75EB">
        <w:t>38</w:t>
      </w:r>
      <w:r w:rsidR="001B75EB">
        <w:t xml:space="preserve"> y </w:t>
      </w:r>
      <w:r w:rsidR="001B75EB">
        <w:t>45</w:t>
      </w:r>
      <w:r w:rsidR="001B75EB">
        <w:t>)</w:t>
      </w:r>
      <w:r>
        <w:t>.</w:t>
      </w:r>
    </w:p>
    <w:p w14:paraId="46A2A79E" w14:textId="0B708E1E" w:rsidR="00926868" w:rsidRPr="00C11D01" w:rsidRDefault="00755071" w:rsidP="00926868">
      <w:pPr>
        <w:pStyle w:val="IEEEPrafo"/>
        <w:ind w:left="924" w:firstLine="0"/>
      </w:pPr>
      <w:r>
        <w:t xml:space="preserve">Valor de la función objetivo: </w:t>
      </w:r>
      <w:r w:rsidRPr="00755071">
        <w:t>$ 16.957.812.647</w:t>
      </w:r>
    </w:p>
    <w:p w14:paraId="31095C13" w14:textId="0BE700E6" w:rsidR="00903F54" w:rsidRDefault="00903F54" w:rsidP="00325061">
      <w:pPr>
        <w:pStyle w:val="IEEEPrafo"/>
      </w:pPr>
    </w:p>
    <w:p w14:paraId="23C9E86A" w14:textId="58A8A10A" w:rsidR="00AA5BBF" w:rsidRDefault="00F57415" w:rsidP="00325061">
      <w:pPr>
        <w:pStyle w:val="IEEEPrafo"/>
      </w:pPr>
      <w:r>
        <w:t>Para efectos del análisis del comportamiento del recurso térmico simulado (</w:t>
      </w:r>
      <w:r w:rsidR="00DD2D6D">
        <w:rPr>
          <w:i/>
          <w:iCs w:val="0"/>
        </w:rPr>
        <w:t>FLORES4B</w:t>
      </w:r>
      <w:r w:rsidR="00DD2D6D">
        <w:t xml:space="preserve">) frente a las desviaciones </w:t>
      </w:r>
      <w:r w:rsidR="001E3298">
        <w:t>del recurso solar, se filtraron solo ambos recursos</w:t>
      </w:r>
      <w:r w:rsidR="00E55A33">
        <w:t xml:space="preserve"> para los escenarios 1 y 2</w:t>
      </w:r>
      <w:r w:rsidR="00597460">
        <w:t>, haciendo énfasis entre los períodos en los que ocurren las nubes e incluyendo el período anterior y posterior a la eventualidad para obtener 2 períodos con rampas</w:t>
      </w:r>
      <w:r w:rsidR="00AA5BBF">
        <w:t xml:space="preserve">: </w:t>
      </w:r>
      <w:r w:rsidR="00AA5BBF" w:rsidRPr="00AA5BBF">
        <w:t>entre 10 y 11 y entre 14 y 15</w:t>
      </w:r>
      <w:r w:rsidR="00AA5BBF">
        <w:t xml:space="preserve"> para el caso de la </w:t>
      </w:r>
      <w:hyperlink w:anchor="Fig6" w:history="1">
        <w:r w:rsidR="00AA5BBF" w:rsidRPr="00AA5BBF">
          <w:rPr>
            <w:rStyle w:val="Hipervnculo"/>
            <w:color w:val="auto"/>
            <w:u w:val="none"/>
          </w:rPr>
          <w:t>Fi</w:t>
        </w:r>
        <w:r w:rsidR="00AA5BBF" w:rsidRPr="00AA5BBF">
          <w:rPr>
            <w:rStyle w:val="Hipervnculo"/>
            <w:color w:val="auto"/>
            <w:u w:val="none"/>
          </w:rPr>
          <w:t>g</w:t>
        </w:r>
        <w:r w:rsidR="00AA5BBF" w:rsidRPr="00AA5BBF">
          <w:rPr>
            <w:rStyle w:val="Hipervnculo"/>
            <w:color w:val="auto"/>
            <w:u w:val="none"/>
          </w:rPr>
          <w:t>. 6</w:t>
        </w:r>
      </w:hyperlink>
      <w:r w:rsidR="00AA5BBF">
        <w:t xml:space="preserve">; </w:t>
      </w:r>
      <w:r w:rsidR="00AA5BBF" w:rsidRPr="00AA5BBF">
        <w:t>entre 45 y 46 y entre 57 y 58</w:t>
      </w:r>
      <w:r w:rsidR="00AA5BBF">
        <w:t xml:space="preserve"> para el caso de la </w:t>
      </w:r>
      <w:hyperlink w:anchor="Fig7" w:history="1">
        <w:r w:rsidR="00AA5BBF" w:rsidRPr="00AA5BBF">
          <w:rPr>
            <w:rStyle w:val="Hipervnculo"/>
            <w:color w:val="auto"/>
            <w:u w:val="none"/>
          </w:rPr>
          <w:t>Fig. 7.</w:t>
        </w:r>
      </w:hyperlink>
    </w:p>
    <w:p w14:paraId="7321C771" w14:textId="1F4325E1" w:rsidR="00325061" w:rsidRPr="00325061" w:rsidRDefault="00325061" w:rsidP="00325061">
      <w:pPr>
        <w:pStyle w:val="IEEENivel1"/>
      </w:pPr>
      <w:r>
        <w:t>ANÁLISIS DE RESULTADOS</w:t>
      </w:r>
    </w:p>
    <w:p w14:paraId="4B5BE075" w14:textId="68CF5D0B" w:rsidR="00C9353F" w:rsidRDefault="009D08D4" w:rsidP="00206B06">
      <w:pPr>
        <w:pStyle w:val="IEEEPrafo"/>
      </w:pPr>
      <w:r>
        <w:t>Analizando los valores de la función objetivo entre el despacho con períodos horarios y con períodos cada 15 minutos, se puede apreciar que los de cada 15 minutos presentan un incremento de poco más del cuádruple del caso horario. Esto puede deberse a que el número de restricciones</w:t>
      </w:r>
      <w:r w:rsidR="00565015">
        <w:t xml:space="preserve"> en el modelo</w:t>
      </w:r>
      <w:r>
        <w:t xml:space="preserve"> es mayor en el caso de los 15 minutos al tratarse de una granularidad de tiempo menor</w:t>
      </w:r>
      <w:r w:rsidR="00C9353F">
        <w:t xml:space="preserve"> y entre mayor sea el número de restricciones, mayor será</w:t>
      </w:r>
      <w:r>
        <w:t xml:space="preserve"> el costo de operación</w:t>
      </w:r>
      <w:r w:rsidR="00C9353F">
        <w:t>. Cabe notar que el</w:t>
      </w:r>
      <w:r w:rsidR="0094169A">
        <w:t xml:space="preserve"> múltiplo del </w:t>
      </w:r>
      <w:r w:rsidR="00C9353F">
        <w:t xml:space="preserve">incremento es directamente proporcional al número de datos </w:t>
      </w:r>
      <w:proofErr w:type="spellStart"/>
      <w:r w:rsidR="00C9353F">
        <w:t>intrahorarios</w:t>
      </w:r>
      <w:proofErr w:type="spellEnd"/>
      <w:r w:rsidR="0094169A">
        <w:t>.</w:t>
      </w:r>
    </w:p>
    <w:p w14:paraId="5D39BA9A" w14:textId="77777777" w:rsidR="00A94EC2" w:rsidRDefault="00E84536" w:rsidP="00206B06">
      <w:pPr>
        <w:pStyle w:val="IEEEPrafo"/>
      </w:pPr>
      <w:r>
        <w:t xml:space="preserve">Analizando las </w:t>
      </w:r>
      <w:hyperlink w:anchor="Fig6" w:history="1">
        <w:r w:rsidRPr="00AA5BBF">
          <w:rPr>
            <w:rStyle w:val="Hipervnculo"/>
            <w:color w:val="auto"/>
            <w:u w:val="none"/>
          </w:rPr>
          <w:t>Fig.</w:t>
        </w:r>
        <w:r w:rsidRPr="00AA5BBF">
          <w:rPr>
            <w:rStyle w:val="Hipervnculo"/>
            <w:color w:val="auto"/>
            <w:u w:val="none"/>
          </w:rPr>
          <w:t xml:space="preserve"> </w:t>
        </w:r>
        <w:r w:rsidRPr="00AA5BBF">
          <w:rPr>
            <w:rStyle w:val="Hipervnculo"/>
            <w:color w:val="auto"/>
            <w:u w:val="none"/>
          </w:rPr>
          <w:t>6</w:t>
        </w:r>
      </w:hyperlink>
      <w:r>
        <w:t xml:space="preserve"> y </w:t>
      </w:r>
      <w:hyperlink w:anchor="Fig7" w:history="1">
        <w:r w:rsidRPr="00447F4C">
          <w:rPr>
            <w:rStyle w:val="Hipervnculo"/>
            <w:color w:val="auto"/>
            <w:u w:val="none"/>
          </w:rPr>
          <w:t>Fi</w:t>
        </w:r>
        <w:r w:rsidRPr="00447F4C">
          <w:rPr>
            <w:rStyle w:val="Hipervnculo"/>
            <w:color w:val="auto"/>
            <w:u w:val="none"/>
          </w:rPr>
          <w:t>g</w:t>
        </w:r>
        <w:r w:rsidRPr="00447F4C">
          <w:rPr>
            <w:rStyle w:val="Hipervnculo"/>
            <w:color w:val="auto"/>
            <w:u w:val="none"/>
          </w:rPr>
          <w:t>.</w:t>
        </w:r>
        <w:r w:rsidRPr="00447F4C">
          <w:rPr>
            <w:rStyle w:val="Hipervnculo"/>
            <w:color w:val="auto"/>
            <w:u w:val="none"/>
          </w:rPr>
          <w:t xml:space="preserve"> 7</w:t>
        </w:r>
      </w:hyperlink>
      <w:r>
        <w:t xml:space="preserve">, se puede apreciar que los valores despachados de </w:t>
      </w:r>
      <w:r>
        <w:rPr>
          <w:i/>
          <w:iCs w:val="0"/>
        </w:rPr>
        <w:t>FLORES</w:t>
      </w:r>
      <w:r w:rsidR="00447F4C">
        <w:rPr>
          <w:i/>
          <w:iCs w:val="0"/>
        </w:rPr>
        <w:t>4B</w:t>
      </w:r>
      <w:r>
        <w:rPr>
          <w:i/>
          <w:iCs w:val="0"/>
        </w:rPr>
        <w:t xml:space="preserve"> </w:t>
      </w:r>
      <w:r w:rsidR="00AF1083">
        <w:t xml:space="preserve">entre 10 y 15 de la </w:t>
      </w:r>
      <w:hyperlink w:anchor="Fig6" w:history="1">
        <w:r w:rsidR="00AF1083" w:rsidRPr="00AA5BBF">
          <w:rPr>
            <w:rStyle w:val="Hipervnculo"/>
            <w:color w:val="auto"/>
            <w:u w:val="none"/>
          </w:rPr>
          <w:t>Fig. 6</w:t>
        </w:r>
      </w:hyperlink>
      <w:r w:rsidR="00AF1083">
        <w:t xml:space="preserve"> y entre 45 y 58 de la </w:t>
      </w:r>
      <w:hyperlink w:anchor="Fig7" w:history="1">
        <w:r w:rsidR="00AF1083" w:rsidRPr="00447F4C">
          <w:rPr>
            <w:rStyle w:val="Hipervnculo"/>
            <w:color w:val="auto"/>
            <w:u w:val="none"/>
          </w:rPr>
          <w:t>Fig. 7</w:t>
        </w:r>
      </w:hyperlink>
      <w:r w:rsidR="00AF1083">
        <w:t xml:space="preserve"> </w:t>
      </w:r>
      <w:r w:rsidR="00447F4C">
        <w:t>son diferentes</w:t>
      </w:r>
      <w:r w:rsidR="00AF1083">
        <w:t xml:space="preserve"> </w:t>
      </w:r>
      <w:r w:rsidR="00447F4C">
        <w:t>entre sí en los escenarios 1 de cada caso</w:t>
      </w:r>
      <w:r w:rsidR="00053392">
        <w:t xml:space="preserve">, siendo menores en el caso de 15 minutos. </w:t>
      </w:r>
      <w:r w:rsidR="00495BAF">
        <w:t xml:space="preserve">Esto puede deberse a que la central térmica no puede incrementar su potencia de manera drástica, como se explicó en la </w:t>
      </w:r>
      <w:hyperlink w:anchor="Fig2" w:history="1">
        <w:r w:rsidR="00495BAF" w:rsidRPr="00495BAF">
          <w:rPr>
            <w:rStyle w:val="Hipervnculo"/>
            <w:color w:val="auto"/>
            <w:u w:val="none"/>
          </w:rPr>
          <w:t>Fig. 2</w:t>
        </w:r>
      </w:hyperlink>
      <w:r w:rsidR="00495BAF">
        <w:t xml:space="preserve">. </w:t>
      </w:r>
    </w:p>
    <w:p w14:paraId="4E81D0EE" w14:textId="28D14E49" w:rsidR="00665AC8" w:rsidRDefault="00495BAF" w:rsidP="00665AC8">
      <w:pPr>
        <w:pStyle w:val="IEEEPrafo"/>
      </w:pPr>
      <w:r>
        <w:t>Se evidencia</w:t>
      </w:r>
      <w:r w:rsidR="00846334">
        <w:t xml:space="preserve"> en las </w:t>
      </w:r>
      <w:hyperlink w:anchor="Fig6" w:history="1">
        <w:r w:rsidR="00846334" w:rsidRPr="00AA5BBF">
          <w:rPr>
            <w:rStyle w:val="Hipervnculo"/>
            <w:color w:val="auto"/>
            <w:u w:val="none"/>
          </w:rPr>
          <w:t>Fig. 6</w:t>
        </w:r>
      </w:hyperlink>
      <w:r w:rsidR="00846334">
        <w:t xml:space="preserve"> y </w:t>
      </w:r>
      <w:hyperlink w:anchor="Fig7" w:history="1">
        <w:r w:rsidR="00846334" w:rsidRPr="00447F4C">
          <w:rPr>
            <w:rStyle w:val="Hipervnculo"/>
            <w:color w:val="auto"/>
            <w:u w:val="none"/>
          </w:rPr>
          <w:t>Fig. 7</w:t>
        </w:r>
      </w:hyperlink>
      <w:r>
        <w:t>, además, que l</w:t>
      </w:r>
      <w:r w:rsidR="00A94EC2">
        <w:t xml:space="preserve">as rampas </w:t>
      </w:r>
      <w:r w:rsidR="00A74676">
        <w:t xml:space="preserve">de </w:t>
      </w:r>
      <w:r w:rsidR="00A74676">
        <w:rPr>
          <w:i/>
          <w:iCs w:val="0"/>
        </w:rPr>
        <w:t xml:space="preserve">FLORES4B </w:t>
      </w:r>
      <w:r w:rsidR="00A94EC2">
        <w:t>que sufren la transición de las eventualidades</w:t>
      </w:r>
      <w:r w:rsidR="00A74676">
        <w:t xml:space="preserve"> del escenario 2 </w:t>
      </w:r>
      <w:r w:rsidR="00516D9D">
        <w:t>de</w:t>
      </w:r>
      <w:r w:rsidR="00A94EC2">
        <w:t xml:space="preserve"> </w:t>
      </w:r>
      <w:r w:rsidR="00A94EC2">
        <w:rPr>
          <w:i/>
          <w:iCs w:val="0"/>
        </w:rPr>
        <w:t>SUPERTRINA</w:t>
      </w:r>
      <w:r w:rsidR="00DE295E" w:rsidRPr="008804AD">
        <w:t>,</w:t>
      </w:r>
      <w:r w:rsidR="00A94EC2">
        <w:rPr>
          <w:i/>
          <w:iCs w:val="0"/>
        </w:rPr>
        <w:t xml:space="preserve"> </w:t>
      </w:r>
      <w:r w:rsidR="00665AC8">
        <w:t xml:space="preserve">respetan el límite de la velocidad de toma de carga y </w:t>
      </w:r>
      <w:r w:rsidR="00AB059F">
        <w:t xml:space="preserve">de </w:t>
      </w:r>
      <w:r w:rsidR="00665AC8">
        <w:t>descarga</w:t>
      </w:r>
      <w:r w:rsidR="00560181">
        <w:t>, la</w:t>
      </w:r>
      <w:r w:rsidR="00DF22BE">
        <w:t>s</w:t>
      </w:r>
      <w:r w:rsidR="00560181">
        <w:t xml:space="preserve"> cual</w:t>
      </w:r>
      <w:r w:rsidR="00DF22BE">
        <w:t>es</w:t>
      </w:r>
      <w:r w:rsidR="00560181">
        <w:t xml:space="preserve"> se simul</w:t>
      </w:r>
      <w:r w:rsidR="00DF22BE">
        <w:t>aron</w:t>
      </w:r>
      <w:r w:rsidR="00560181">
        <w:t xml:space="preserve"> de </w:t>
      </w:r>
      <w:r w:rsidR="00AB059F">
        <w:t>2</w:t>
      </w:r>
      <w:r w:rsidR="00560181">
        <w:t xml:space="preserve"> </w:t>
      </w:r>
      <m:oMath>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W</m:t>
                </m:r>
              </m:num>
              <m:den>
                <m:r>
                  <w:rPr>
                    <w:rFonts w:ascii="Cambria Math" w:hAnsi="Cambria Math"/>
                    <w:sz w:val="22"/>
                    <w:szCs w:val="22"/>
                  </w:rPr>
                  <m:t>min</m:t>
                </m:r>
              </m:den>
            </m:f>
          </m:e>
        </m:d>
      </m:oMath>
      <w:r w:rsidR="00665AC8">
        <w:t>:</w:t>
      </w:r>
    </w:p>
    <w:p w14:paraId="30D66C11" w14:textId="6B377B78" w:rsidR="00560181" w:rsidRDefault="00560181" w:rsidP="00846334">
      <w:pPr>
        <w:pStyle w:val="IEEENivel2"/>
      </w:pPr>
      <w:r>
        <w:t>Caso horario:</w:t>
      </w:r>
    </w:p>
    <w:p w14:paraId="581AF3FA" w14:textId="2AF26479" w:rsidR="00665AC8" w:rsidRPr="00665AC8" w:rsidRDefault="00665AC8" w:rsidP="00206B06">
      <w:pPr>
        <w:pStyle w:val="IEEEPrafo"/>
        <w:rPr>
          <w:rFonts w:eastAsiaTheme="minorEastAsia"/>
        </w:rPr>
      </w:pPr>
      <m:oMathPara>
        <m:oMath>
          <m:r>
            <w:rPr>
              <w:rFonts w:ascii="Cambria Math" w:hAnsi="Cambria Math"/>
            </w:rPr>
            <m:t xml:space="preserve">periodo 10:  </m:t>
          </m:r>
          <m:r>
            <w:rPr>
              <w:rFonts w:ascii="Cambria Math" w:hAnsi="Cambria Math"/>
            </w:rPr>
            <m:t>24,97</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E22FAFA" w14:textId="5F1D87AE" w:rsidR="00665AC8" w:rsidRPr="00665AC8" w:rsidRDefault="00665AC8" w:rsidP="00206B06">
      <w:pPr>
        <w:pStyle w:val="IEEEPrafo"/>
        <w:rPr>
          <w:rFonts w:eastAsiaTheme="minorEastAsia"/>
        </w:rPr>
      </w:pPr>
      <m:oMathPara>
        <m:oMath>
          <m:r>
            <w:rPr>
              <w:rFonts w:ascii="Cambria Math" w:eastAsiaTheme="minorEastAsia" w:hAnsi="Cambria Math"/>
            </w:rPr>
            <m:t>periodo 11:1</m:t>
          </m:r>
          <m:r>
            <w:rPr>
              <w:rFonts w:ascii="Cambria Math" w:eastAsiaTheme="minorEastAsia" w:hAnsi="Cambria Math"/>
            </w:rPr>
            <m:t>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6E6787A" w14:textId="0B0F10D6" w:rsidR="00560181" w:rsidRPr="00560181" w:rsidRDefault="00376A6C" w:rsidP="00206B06">
      <w:pPr>
        <w:pStyle w:val="IEEEPrafo"/>
        <w:rPr>
          <w:rFonts w:eastAsiaTheme="minorEastAsia"/>
        </w:rPr>
      </w:pPr>
      <m:oMathPara>
        <m:oMath>
          <m:r>
            <w:rPr>
              <w:rFonts w:ascii="Cambria Math" w:eastAsiaTheme="minorEastAsia" w:hAnsi="Cambria Math"/>
            </w:rPr>
            <m:t>1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24,9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12,4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01C6E8D" w14:textId="36EABF51" w:rsidR="00665AC8" w:rsidRPr="00436936" w:rsidRDefault="00560181" w:rsidP="00206B0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m:t>
          </m:r>
          <m:r>
            <w:rPr>
              <w:rFonts w:ascii="Cambria Math" w:eastAsiaTheme="minorEastAsia" w:hAnsi="Cambria Math"/>
            </w:rPr>
            <m:t xml:space="preserve">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49C46CCC" w14:textId="77777777" w:rsidR="00AA5528" w:rsidRDefault="00436936" w:rsidP="00206B06">
      <w:pPr>
        <w:pStyle w:val="IEEEPrafo"/>
        <w:rPr>
          <w:rFonts w:eastAsiaTheme="minorEastAsia"/>
        </w:rPr>
        <w:sectPr w:rsidR="00AA5528" w:rsidSect="00AA5528">
          <w:type w:val="continuous"/>
          <w:pgSz w:w="12240" w:h="15840" w:code="1"/>
          <w:pgMar w:top="1009" w:right="936" w:bottom="1134" w:left="936" w:header="431" w:footer="431" w:gutter="0"/>
          <w:cols w:num="2" w:space="284"/>
          <w:docGrid w:linePitch="360"/>
        </w:sectPr>
      </w:pPr>
      <w:r>
        <w:rPr>
          <w:rFonts w:eastAsiaTheme="minorEastAsia"/>
        </w:rPr>
        <w:t>No sobrepasa el límite de toma de carga.</w:t>
      </w:r>
    </w:p>
    <w:p w14:paraId="3FD84CD9" w14:textId="77777777" w:rsidR="00AA5528" w:rsidRDefault="00AA5528" w:rsidP="00206B06">
      <w:pPr>
        <w:pStyle w:val="IEEEPrafo"/>
        <w:rPr>
          <w:rFonts w:eastAsiaTheme="minorEastAsia"/>
        </w:rPr>
        <w:sectPr w:rsidR="00AA5528" w:rsidSect="002D65E4">
          <w:type w:val="continuous"/>
          <w:pgSz w:w="12240" w:h="15840" w:code="1"/>
          <w:pgMar w:top="1009" w:right="936" w:bottom="1134" w:left="936" w:header="431" w:footer="431" w:gutter="0"/>
          <w:cols w:num="2" w:space="284"/>
          <w:docGrid w:linePitch="360"/>
        </w:sectPr>
      </w:pPr>
    </w:p>
    <w:p w14:paraId="1DC6C99A" w14:textId="223FD769" w:rsidR="00436936" w:rsidRPr="00971CAD" w:rsidRDefault="00436936" w:rsidP="00206B06">
      <w:pPr>
        <w:pStyle w:val="IEEEPrafo"/>
        <w:rPr>
          <w:rFonts w:eastAsiaTheme="minorEastAsia"/>
        </w:rPr>
      </w:pPr>
    </w:p>
    <w:p w14:paraId="6C622EA7" w14:textId="77777777" w:rsidR="00971CAD" w:rsidRDefault="00971CAD" w:rsidP="00971CAD">
      <w:pPr>
        <w:pStyle w:val="IEEEPrafo"/>
        <w:rPr>
          <w:rFonts w:eastAsiaTheme="minorEastAsia"/>
        </w:rPr>
      </w:pPr>
    </w:p>
    <w:p w14:paraId="40644506" w14:textId="4C3E6C68" w:rsidR="00971CAD" w:rsidRPr="00665AC8" w:rsidRDefault="00971CAD" w:rsidP="00971CAD">
      <w:pPr>
        <w:pStyle w:val="IEEEPrafo"/>
        <w:rPr>
          <w:rFonts w:eastAsiaTheme="minorEastAsia"/>
        </w:rPr>
      </w:pPr>
      <m:oMathPara>
        <m:oMath>
          <m:r>
            <w:rPr>
              <w:rFonts w:ascii="Cambria Math" w:hAnsi="Cambria Math"/>
            </w:rPr>
            <m:t xml:space="preserve">periodo </m:t>
          </m:r>
          <m:r>
            <w:rPr>
              <w:rFonts w:ascii="Cambria Math" w:hAnsi="Cambria Math"/>
            </w:rPr>
            <m:t>14</m:t>
          </m:r>
          <m:r>
            <w:rPr>
              <w:rFonts w:ascii="Cambria Math" w:hAnsi="Cambria Math"/>
            </w:rPr>
            <m:t xml:space="preserve">:  </m:t>
          </m:r>
          <m:r>
            <w:rPr>
              <w:rFonts w:ascii="Cambria Math" w:hAnsi="Cambria Math"/>
            </w:rPr>
            <m:t>16</m:t>
          </m:r>
          <m:r>
            <w:rPr>
              <w:rFonts w:ascii="Cambria Math" w:hAnsi="Cambria Math"/>
            </w:rPr>
            <m:t>2,49</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1B8CDB8" w14:textId="41201219" w:rsidR="00971CAD" w:rsidRPr="00665AC8" w:rsidRDefault="00971CAD" w:rsidP="00971CAD">
      <w:pPr>
        <w:pStyle w:val="IEEEPrafo"/>
        <w:rPr>
          <w:rFonts w:eastAsiaTheme="minorEastAsia"/>
        </w:rPr>
      </w:pPr>
      <m:oMathPara>
        <m:oMath>
          <m:r>
            <w:rPr>
              <w:rFonts w:ascii="Cambria Math" w:eastAsiaTheme="minorEastAsia" w:hAnsi="Cambria Math"/>
            </w:rPr>
            <m:t>periodo 1</m:t>
          </m:r>
          <m:r>
            <w:rPr>
              <w:rFonts w:ascii="Cambria Math" w:eastAsiaTheme="minorEastAsia" w:hAnsi="Cambria Math"/>
            </w:rPr>
            <m:t>5</m:t>
          </m:r>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B9042F" w14:textId="53D2F450" w:rsidR="00971CAD" w:rsidRPr="00560181" w:rsidRDefault="00DF22BE" w:rsidP="00971CAD">
      <w:pPr>
        <w:pStyle w:val="IEEEPrafo"/>
        <w:rPr>
          <w:rFonts w:eastAsiaTheme="minorEastAsia"/>
        </w:rPr>
      </w:pPr>
      <m:oMathPara>
        <m:oMath>
          <m:r>
            <w:rPr>
              <w:rFonts w:ascii="Cambria Math" w:hAnsi="Cambria Math"/>
            </w:rPr>
            <w:lastRenderedPageBreak/>
            <m:t>162,49</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70,6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9E2279D" w14:textId="57B67F0B" w:rsidR="00971CAD" w:rsidRPr="00971CAD" w:rsidRDefault="00971CAD" w:rsidP="00971CAD">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0</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9466E10" w14:textId="01AB30C4" w:rsidR="00971CAD" w:rsidRDefault="00436936" w:rsidP="00206B06">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1F7A908B" w14:textId="77777777" w:rsidR="00226319" w:rsidRDefault="00226319" w:rsidP="00206B06">
      <w:pPr>
        <w:pStyle w:val="IEEEPrafo"/>
        <w:rPr>
          <w:rFonts w:eastAsiaTheme="minorEastAsia"/>
        </w:rPr>
      </w:pPr>
    </w:p>
    <w:p w14:paraId="2C28A0D7" w14:textId="14F080D3" w:rsidR="00436936" w:rsidRDefault="00436936" w:rsidP="00846334">
      <w:pPr>
        <w:pStyle w:val="IEEENivel2"/>
      </w:pPr>
      <w:r>
        <w:t xml:space="preserve">Caso </w:t>
      </w:r>
      <w:r>
        <w:t>cada 15 minutos</w:t>
      </w:r>
      <w:r>
        <w:t>:</w:t>
      </w:r>
    </w:p>
    <w:p w14:paraId="2DAF2AD4" w14:textId="509414E9"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45</m:t>
          </m:r>
          <m:r>
            <w:rPr>
              <w:rFonts w:ascii="Cambria Math" w:hAnsi="Cambria Math"/>
            </w:rPr>
            <m:t xml:space="preserve">:  </m:t>
          </m:r>
          <m:r>
            <w:rPr>
              <w:rFonts w:ascii="Cambria Math" w:hAnsi="Cambria Math"/>
            </w:rPr>
            <m:t>138,74</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40ACEDF" w14:textId="2A23F1D4"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46</m:t>
          </m:r>
          <m:r>
            <w:rPr>
              <w:rFonts w:ascii="Cambria Math" w:eastAsiaTheme="minorEastAsia" w:hAnsi="Cambria Math"/>
            </w:rPr>
            <m:t>:</m:t>
          </m:r>
          <m:r>
            <w:rPr>
              <w:rFonts w:ascii="Cambria Math" w:eastAsiaTheme="minorEastAsia" w:hAnsi="Cambria Math"/>
            </w:rPr>
            <m:t>167,5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DAF2245" w14:textId="3BB40451" w:rsidR="00436936" w:rsidRPr="00560181" w:rsidRDefault="00436936" w:rsidP="00436936">
      <w:pPr>
        <w:pStyle w:val="IEEEPrafo"/>
        <w:rPr>
          <w:rFonts w:eastAsiaTheme="minorEastAsia"/>
        </w:rPr>
      </w:pPr>
      <m:oMathPara>
        <m:oMath>
          <m:r>
            <w:rPr>
              <w:rFonts w:ascii="Cambria Math" w:eastAsiaTheme="minorEastAsia" w:hAnsi="Cambria Math"/>
            </w:rPr>
            <m:t xml:space="preserve">167,54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138,7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28,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2C28210" w14:textId="4C0AAC28" w:rsidR="00436936" w:rsidRPr="00436936"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B048736" w14:textId="3389248E" w:rsidR="00436936" w:rsidRPr="00971CAD" w:rsidRDefault="00436936" w:rsidP="00436936">
      <w:pPr>
        <w:pStyle w:val="IEEEPrafo"/>
        <w:rPr>
          <w:rFonts w:eastAsiaTheme="minorEastAsia"/>
        </w:rPr>
      </w:pPr>
      <w:r>
        <w:rPr>
          <w:rFonts w:eastAsiaTheme="minorEastAsia"/>
        </w:rPr>
        <w:t>No sobrepasa el límite de toma de carga.</w:t>
      </w:r>
    </w:p>
    <w:p w14:paraId="57C415EE" w14:textId="77777777" w:rsidR="00436936" w:rsidRDefault="00436936" w:rsidP="00436936">
      <w:pPr>
        <w:pStyle w:val="IEEEPrafo"/>
        <w:rPr>
          <w:rFonts w:eastAsiaTheme="minorEastAsia"/>
        </w:rPr>
      </w:pPr>
    </w:p>
    <w:p w14:paraId="188A3A35" w14:textId="7B834DFE"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57</m:t>
          </m:r>
          <m:r>
            <w:rPr>
              <w:rFonts w:ascii="Cambria Math" w:hAnsi="Cambria Math"/>
            </w:rPr>
            <m:t xml:space="preserve">:  </m:t>
          </m:r>
          <m:r>
            <w:rPr>
              <w:rFonts w:ascii="Cambria Math" w:hAnsi="Cambria Math"/>
            </w:rPr>
            <m:t>212,85</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E7C891" w14:textId="4AB40900"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58</m:t>
          </m:r>
          <m:r>
            <w:rPr>
              <w:rFonts w:ascii="Cambria Math" w:eastAsiaTheme="minorEastAsia" w:hAnsi="Cambria Math"/>
            </w:rPr>
            <m:t>:19</m:t>
          </m:r>
          <m:r>
            <w:rPr>
              <w:rFonts w:ascii="Cambria Math" w:eastAsiaTheme="minorEastAsia" w:hAnsi="Cambria Math"/>
            </w:rPr>
            <m:t>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C0616D4" w14:textId="4000660D" w:rsidR="00436936" w:rsidRPr="00560181" w:rsidRDefault="00DF22BE" w:rsidP="00436936">
      <w:pPr>
        <w:pStyle w:val="IEEEPrafo"/>
        <w:rPr>
          <w:rFonts w:eastAsiaTheme="minorEastAsia"/>
        </w:rPr>
      </w:pPr>
      <m:oMathPara>
        <m:oMath>
          <m:r>
            <w:rPr>
              <w:rFonts w:ascii="Cambria Math" w:hAnsi="Cambria Math"/>
            </w:rPr>
            <m:t>212,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9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6,6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0A686AD" w14:textId="4A2871F3" w:rsidR="00436936" w:rsidRPr="00971CAD"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F897582" w14:textId="7E30329D" w:rsidR="00436936" w:rsidRPr="00665AC8" w:rsidRDefault="00436936" w:rsidP="00436936">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2DABA012" w14:textId="6395431E" w:rsidR="00436936" w:rsidRDefault="00436936" w:rsidP="00206B06">
      <w:pPr>
        <w:pStyle w:val="IEEEPrafo"/>
        <w:rPr>
          <w:rFonts w:eastAsiaTheme="minorEastAsia"/>
        </w:rPr>
      </w:pPr>
    </w:p>
    <w:p w14:paraId="47C95127" w14:textId="788FFD3F" w:rsidR="00325061" w:rsidRPr="00325061" w:rsidRDefault="00325061" w:rsidP="00325061">
      <w:pPr>
        <w:pStyle w:val="IEEENivel1"/>
      </w:pPr>
      <w:r>
        <w:t>CONCLUSIONES</w:t>
      </w:r>
    </w:p>
    <w:p w14:paraId="594A5F5B" w14:textId="6FBA47DA" w:rsidR="00BF01C4" w:rsidRDefault="00BF01C4" w:rsidP="007F7EB0">
      <w:pPr>
        <w:pStyle w:val="IEEEPrafo"/>
      </w:pPr>
    </w:p>
    <w:p w14:paraId="219A92C1" w14:textId="1772568F" w:rsidR="00E2706A" w:rsidRPr="000C23CA" w:rsidRDefault="00E2706A" w:rsidP="00E2706A">
      <w:pPr>
        <w:pStyle w:val="IEEEPrafo"/>
        <w:rPr>
          <w:u w:val="single"/>
        </w:rPr>
      </w:pPr>
      <w:r>
        <w:t>Se logró d</w:t>
      </w:r>
      <w:r>
        <w:t>esarrollar una modelación matemática en Python-</w:t>
      </w:r>
      <w:proofErr w:type="spellStart"/>
      <w:r>
        <w:t>Pyomo</w:t>
      </w:r>
      <w:proofErr w:type="spellEnd"/>
      <w:r>
        <w:t xml:space="preserve"> </w:t>
      </w:r>
      <w:r>
        <w:t xml:space="preserve">con </w:t>
      </w:r>
      <w:r>
        <w:t xml:space="preserve">restricciones que permiten resultados de despacho económico factibles para variaciones </w:t>
      </w:r>
      <w:proofErr w:type="spellStart"/>
      <w:r>
        <w:t>intrahorarias</w:t>
      </w:r>
      <w:proofErr w:type="spellEnd"/>
      <w:r>
        <w:t xml:space="preserve"> de generación, haciendo énfasis en </w:t>
      </w:r>
      <w:r>
        <w:t>cómo, a partir de desviaciones en la generación de los recursos de generación variable, los recursos térmicos se ajustan para compensar tales desviaciones.</w:t>
      </w:r>
    </w:p>
    <w:p w14:paraId="186F6E0A" w14:textId="77777777" w:rsidR="000C23CA" w:rsidRDefault="000C23CA" w:rsidP="00E2706A">
      <w:pPr>
        <w:pStyle w:val="IEEEPrafo"/>
      </w:pPr>
    </w:p>
    <w:p w14:paraId="61AD19A8" w14:textId="05DD310E" w:rsidR="00E2706A" w:rsidRDefault="00E2706A" w:rsidP="00E2706A">
      <w:pPr>
        <w:pStyle w:val="IEEEPrafo"/>
      </w:pPr>
      <w:r>
        <w:t>Se r</w:t>
      </w:r>
      <w:r>
        <w:t>ealizar</w:t>
      </w:r>
      <w:r>
        <w:t>on,</w:t>
      </w:r>
      <w:r>
        <w:t xml:space="preserve"> </w:t>
      </w:r>
      <w:r>
        <w:t xml:space="preserve">con éxito, </w:t>
      </w:r>
      <w:r>
        <w:t>simulaciones con datos reales del despacho en Colombia</w:t>
      </w:r>
      <w:r>
        <w:t>, tomando los datos de demanda del 1 de febrero de 2022 directamente de la base de datos de XM dentro del mismo programa implementado</w:t>
      </w:r>
      <w:r>
        <w:t>.</w:t>
      </w:r>
    </w:p>
    <w:p w14:paraId="11AF9B23" w14:textId="77777777" w:rsidR="000C23CA" w:rsidRDefault="000C23CA" w:rsidP="00E2706A">
      <w:pPr>
        <w:pStyle w:val="IEEEPrafo"/>
      </w:pPr>
    </w:p>
    <w:p w14:paraId="48BE3259" w14:textId="17C4E9A0" w:rsidR="00E2706A" w:rsidRPr="00613A43" w:rsidRDefault="00E2706A" w:rsidP="00E2706A">
      <w:pPr>
        <w:pStyle w:val="IEEEPrafo"/>
      </w:pPr>
      <w:r>
        <w:t>Se logró d</w:t>
      </w:r>
      <w:r>
        <w:t>eterminar las desviaciones de los recursos de generación variable</w:t>
      </w:r>
      <w:r>
        <w:t xml:space="preserve"> y, además, los valores de potencia por período (energía) que</w:t>
      </w:r>
      <w:r w:rsidR="0067092E">
        <w:t xml:space="preserve"> auxilian los recursos térmicos mediante la simulación de escenarios de generación en los que la irradiancia cambia debido a nubes.</w:t>
      </w:r>
    </w:p>
    <w:p w14:paraId="586357AD" w14:textId="77777777" w:rsidR="00E2706A" w:rsidRPr="0098797E" w:rsidRDefault="00E2706A" w:rsidP="007F7EB0">
      <w:pPr>
        <w:pStyle w:val="IEEEPrafo"/>
      </w:pPr>
    </w:p>
    <w:p w14:paraId="31CBB9BE" w14:textId="0E1A066F" w:rsidR="00BF01C4" w:rsidRDefault="007F7EB0" w:rsidP="00BF01C4">
      <w:pPr>
        <w:pStyle w:val="IEEENivel1"/>
      </w:pPr>
      <w:r>
        <w:t>REFERENCIAS</w:t>
      </w:r>
    </w:p>
    <w:p w14:paraId="7BEDDA7E" w14:textId="5079ED62" w:rsidR="00B917C1" w:rsidRPr="00B917C1" w:rsidRDefault="00BD351B"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B917C1" w:rsidRPr="00B917C1">
        <w:rPr>
          <w:rFonts w:ascii="Times New Roman" w:hAnsi="Times New Roman" w:cs="Times New Roman"/>
          <w:noProof/>
          <w:sz w:val="20"/>
          <w:szCs w:val="24"/>
        </w:rPr>
        <w:t>[1]</w:t>
      </w:r>
      <w:r w:rsidR="00B917C1" w:rsidRPr="00B917C1">
        <w:rPr>
          <w:rFonts w:ascii="Times New Roman" w:hAnsi="Times New Roman" w:cs="Times New Roman"/>
          <w:noProof/>
          <w:sz w:val="20"/>
          <w:szCs w:val="24"/>
        </w:rPr>
        <w:tab/>
        <w:t>PARATEC and XM S.A. E.S.P., “Capacidad efectiva por tipo de generación.” https://bit.ly/3FV0X4v (accessed Jan. 24, 2022).</w:t>
      </w:r>
    </w:p>
    <w:p w14:paraId="6EE40224"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2]</w:t>
      </w:r>
      <w:r w:rsidRPr="00B917C1">
        <w:rPr>
          <w:rFonts w:ascii="Times New Roman" w:hAnsi="Times New Roman" w:cs="Times New Roman"/>
          <w:noProof/>
          <w:sz w:val="20"/>
          <w:szCs w:val="24"/>
        </w:rPr>
        <w:tab/>
        <w:t xml:space="preserve">Asociación Colombiana de Generadores de Energía </w:t>
      </w:r>
      <w:r w:rsidRPr="00B917C1">
        <w:rPr>
          <w:rFonts w:ascii="Times New Roman" w:hAnsi="Times New Roman" w:cs="Times New Roman"/>
          <w:noProof/>
          <w:sz w:val="20"/>
          <w:szCs w:val="24"/>
        </w:rPr>
        <w:t>Eléctrica, “Capacidad instalada en Colombia.” https://www.acolgen.org.co/ (accessed May 10, 2021).</w:t>
      </w:r>
    </w:p>
    <w:p w14:paraId="3C330E59"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3]</w:t>
      </w:r>
      <w:r w:rsidRPr="00B917C1">
        <w:rPr>
          <w:rFonts w:ascii="Times New Roman" w:hAnsi="Times New Roman" w:cs="Times New Roman"/>
          <w:noProof/>
          <w:sz w:val="20"/>
          <w:szCs w:val="24"/>
        </w:rPr>
        <w:tab/>
        <w:t xml:space="preserve">A. Ruíz L Opez </w:t>
      </w:r>
      <w:r w:rsidRPr="00B917C1">
        <w:rPr>
          <w:rFonts w:ascii="Times New Roman" w:hAnsi="Times New Roman" w:cs="Times New Roman"/>
          <w:i/>
          <w:iCs/>
          <w:noProof/>
          <w:sz w:val="20"/>
          <w:szCs w:val="24"/>
        </w:rPr>
        <w:t>et al.</w:t>
      </w:r>
      <w:r w:rsidRPr="00B917C1">
        <w:rPr>
          <w:rFonts w:ascii="Times New Roman" w:hAnsi="Times New Roman" w:cs="Times New Roman"/>
          <w:noProof/>
          <w:sz w:val="20"/>
          <w:szCs w:val="24"/>
        </w:rPr>
        <w:t>, “Solar PV generation in Colombia-A qualitative and quantitative approach to analyze the potential of solar energy market,” 2019, doi: 10.1016/j.renene.2019.10.066.</w:t>
      </w:r>
    </w:p>
    <w:p w14:paraId="0DBA3C22"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4]</w:t>
      </w:r>
      <w:r w:rsidRPr="00B917C1">
        <w:rPr>
          <w:rFonts w:ascii="Times New Roman" w:hAnsi="Times New Roman" w:cs="Times New Roman"/>
          <w:noProof/>
          <w:sz w:val="20"/>
          <w:szCs w:val="24"/>
        </w:rPr>
        <w:tab/>
        <w:t xml:space="preserve">A. J. Wood and B. F. Wollenberg, </w:t>
      </w:r>
      <w:r w:rsidRPr="00B917C1">
        <w:rPr>
          <w:rFonts w:ascii="Times New Roman" w:hAnsi="Times New Roman" w:cs="Times New Roman"/>
          <w:i/>
          <w:iCs/>
          <w:noProof/>
          <w:sz w:val="20"/>
          <w:szCs w:val="24"/>
        </w:rPr>
        <w:t>Power Generation Operation and Control</w:t>
      </w:r>
      <w:r w:rsidRPr="00B917C1">
        <w:rPr>
          <w:rFonts w:ascii="Times New Roman" w:hAnsi="Times New Roman" w:cs="Times New Roman"/>
          <w:noProof/>
          <w:sz w:val="20"/>
          <w:szCs w:val="24"/>
        </w:rPr>
        <w:t>. 1996.</w:t>
      </w:r>
    </w:p>
    <w:p w14:paraId="3CA1A8FD"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5]</w:t>
      </w:r>
      <w:r w:rsidRPr="00B917C1">
        <w:rPr>
          <w:rFonts w:ascii="Times New Roman" w:hAnsi="Times New Roman" w:cs="Times New Roman"/>
          <w:noProof/>
          <w:sz w:val="20"/>
          <w:szCs w:val="24"/>
        </w:rPr>
        <w:tab/>
        <w:t xml:space="preserve">J. A. D. Contreras, G. I. M. Villalba, and E. L. González, “Hedging strategy with products for the Colombian energy market,” </w:t>
      </w:r>
      <w:r w:rsidRPr="00B917C1">
        <w:rPr>
          <w:rFonts w:ascii="Times New Roman" w:hAnsi="Times New Roman" w:cs="Times New Roman"/>
          <w:i/>
          <w:iCs/>
          <w:noProof/>
          <w:sz w:val="20"/>
          <w:szCs w:val="24"/>
        </w:rPr>
        <w:t>Estud. Gerenciales</w:t>
      </w:r>
      <w:r w:rsidRPr="00B917C1">
        <w:rPr>
          <w:rFonts w:ascii="Times New Roman" w:hAnsi="Times New Roman" w:cs="Times New Roman"/>
          <w:noProof/>
          <w:sz w:val="20"/>
          <w:szCs w:val="24"/>
        </w:rPr>
        <w:t>, vol. 30, no. 130, pp. 55–64, Jan. 2014, doi: 10.1016/j.estger.2014.02.008.</w:t>
      </w:r>
    </w:p>
    <w:p w14:paraId="20DCB413"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6]</w:t>
      </w:r>
      <w:r w:rsidRPr="00B917C1">
        <w:rPr>
          <w:rFonts w:ascii="Times New Roman" w:hAnsi="Times New Roman" w:cs="Times New Roman"/>
          <w:noProof/>
          <w:sz w:val="20"/>
          <w:szCs w:val="24"/>
        </w:rPr>
        <w:tab/>
        <w:t>“XM: ¿Qué hacemos?” https://www.xm.com.co/nuestra-empresa/nosotros/que-hacemos (accessed Dec. 25, 2021).</w:t>
      </w:r>
    </w:p>
    <w:p w14:paraId="4DF4FF4A"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7]</w:t>
      </w:r>
      <w:r w:rsidRPr="00B917C1">
        <w:rPr>
          <w:rFonts w:ascii="Times New Roman" w:hAnsi="Times New Roman" w:cs="Times New Roman"/>
          <w:noProof/>
          <w:sz w:val="20"/>
          <w:szCs w:val="24"/>
        </w:rPr>
        <w:tab/>
        <w:t>Comillas ICAI, “Estudio para la modernización del despacho y el mercado spot de energía eléctrica-despacho vinculante y mercados intradiarios.” Accessed: Jan. 24, 2022. [Online]. Available: https://bit.ly/3qWePaH.</w:t>
      </w:r>
    </w:p>
    <w:p w14:paraId="4AF2912D"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8]</w:t>
      </w:r>
      <w:r w:rsidRPr="00B917C1">
        <w:rPr>
          <w:rFonts w:ascii="Times New Roman" w:hAnsi="Times New Roman" w:cs="Times New Roman"/>
          <w:noProof/>
          <w:sz w:val="20"/>
          <w:szCs w:val="24"/>
        </w:rPr>
        <w:tab/>
        <w:t>RightSide S.A.S, “Definición y Evaluación de un Sistema de Precios Nodales en el Mercado de Energía Mayorista bajo el esquema de Mercados Vinculantes del Día Anterior e Intradiarios,” 2021. [Online]. Available: https://bit.ly/3nTqLYV.</w:t>
      </w:r>
    </w:p>
    <w:p w14:paraId="56B83646"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9]</w:t>
      </w:r>
      <w:r w:rsidRPr="00B917C1">
        <w:rPr>
          <w:rFonts w:ascii="Times New Roman" w:hAnsi="Times New Roman" w:cs="Times New Roman"/>
          <w:noProof/>
          <w:sz w:val="20"/>
          <w:szCs w:val="24"/>
        </w:rPr>
        <w:tab/>
        <w:t xml:space="preserve">CREG, “Propuesta para despacho vinculante,” </w:t>
      </w:r>
      <w:r w:rsidRPr="00B917C1">
        <w:rPr>
          <w:rFonts w:ascii="Times New Roman" w:hAnsi="Times New Roman" w:cs="Times New Roman"/>
          <w:i/>
          <w:iCs/>
          <w:noProof/>
          <w:sz w:val="20"/>
          <w:szCs w:val="24"/>
        </w:rPr>
        <w:t>Consultation document Circular 039-2016 Anexo D-004B</w:t>
      </w:r>
      <w:r w:rsidRPr="00B917C1">
        <w:rPr>
          <w:rFonts w:ascii="Times New Roman" w:hAnsi="Times New Roman" w:cs="Times New Roman"/>
          <w:noProof/>
          <w:sz w:val="20"/>
          <w:szCs w:val="24"/>
        </w:rPr>
        <w:t>. 2016, [Online]. Available: https://bit.ly/3nQ5P4H.</w:t>
      </w:r>
    </w:p>
    <w:p w14:paraId="74070DD8"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10]</w:t>
      </w:r>
      <w:r w:rsidRPr="00B917C1">
        <w:rPr>
          <w:rFonts w:ascii="Times New Roman" w:hAnsi="Times New Roman" w:cs="Times New Roman"/>
          <w:noProof/>
          <w:sz w:val="20"/>
          <w:szCs w:val="24"/>
        </w:rPr>
        <w:tab/>
        <w:t>J. G. Valenzuela Hernández, “Desarrollo de un modelo de programación óptima de unidades de generación de energía eléctrica para el sistema eléctrico colombiano.,” Universidad Tecnológica de Pereira, Pereira, 2015.</w:t>
      </w:r>
    </w:p>
    <w:p w14:paraId="4DAAFF52"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11]</w:t>
      </w:r>
      <w:r w:rsidRPr="00B917C1">
        <w:rPr>
          <w:rFonts w:ascii="Times New Roman" w:hAnsi="Times New Roman" w:cs="Times New Roman"/>
          <w:noProof/>
          <w:sz w:val="20"/>
          <w:szCs w:val="24"/>
        </w:rPr>
        <w:tab/>
        <w:t>O. Carreño, “Optimización de sistemas de potencia.” 2020.</w:t>
      </w:r>
    </w:p>
    <w:p w14:paraId="3411BD57"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B917C1">
        <w:rPr>
          <w:rFonts w:ascii="Times New Roman" w:hAnsi="Times New Roman" w:cs="Times New Roman"/>
          <w:noProof/>
          <w:sz w:val="20"/>
          <w:szCs w:val="24"/>
        </w:rPr>
        <w:t>[12]</w:t>
      </w:r>
      <w:r w:rsidRPr="00B917C1">
        <w:rPr>
          <w:rFonts w:ascii="Times New Roman" w:hAnsi="Times New Roman" w:cs="Times New Roman"/>
          <w:noProof/>
          <w:sz w:val="20"/>
          <w:szCs w:val="24"/>
        </w:rPr>
        <w:tab/>
        <w:t>O. M. Carreno, “Modelo Matemático para las tasas de toma de carga y descarga de los recursos de generación.,” pp. 1–11, [Online]. Available: http://www.tlaio.org.mx/EventosAnteriores/TLAIOIII/MODELO MATEMATICO PARA LAS TASAS DE TOMA DE.pdf.</w:t>
      </w:r>
    </w:p>
    <w:p w14:paraId="27997033" w14:textId="77777777" w:rsidR="00B917C1" w:rsidRPr="00B917C1"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B917C1">
        <w:rPr>
          <w:rFonts w:ascii="Times New Roman" w:hAnsi="Times New Roman" w:cs="Times New Roman"/>
          <w:noProof/>
          <w:sz w:val="20"/>
          <w:szCs w:val="24"/>
        </w:rPr>
        <w:t>[13]</w:t>
      </w:r>
      <w:r w:rsidRPr="00B917C1">
        <w:rPr>
          <w:rFonts w:ascii="Times New Roman" w:hAnsi="Times New Roman" w:cs="Times New Roman"/>
          <w:noProof/>
          <w:sz w:val="20"/>
          <w:szCs w:val="24"/>
        </w:rPr>
        <w:tab/>
        <w:t>J. Mendoza, A. Cerón, and V. Alvarez, “Programa Despacho Intradiario,” 2022. https://github.com/Xa4Mend/DespachoIntradiario/tree/SeminarioIntegradorUdeA (accessed Apr. 07, 2022).</w:t>
      </w:r>
    </w:p>
    <w:p w14:paraId="02562228" w14:textId="4EA70657" w:rsidR="00FA4A52" w:rsidRDefault="00BD351B" w:rsidP="001B65D2">
      <w:pPr>
        <w:pStyle w:val="IEEEPrafo"/>
      </w:pPr>
      <w:r>
        <w:fldChar w:fldCharType="end"/>
      </w:r>
    </w:p>
    <w:p w14:paraId="78AB0587" w14:textId="77777777" w:rsidR="00FA4A52" w:rsidRDefault="00FA4A52">
      <w:pPr>
        <w:rPr>
          <w:rFonts w:ascii="Times New Roman" w:hAnsi="Times New Roman" w:cs="Times New Roman"/>
          <w:iCs/>
          <w:sz w:val="20"/>
          <w:szCs w:val="20"/>
          <w:lang w:val="es-ES"/>
        </w:rPr>
      </w:pPr>
      <w:r>
        <w:br w:type="page"/>
      </w:r>
    </w:p>
    <w:p w14:paraId="540008A6" w14:textId="77777777" w:rsidR="00FA4A52" w:rsidRDefault="00FA4A52" w:rsidP="00AC6A91">
      <w:pPr>
        <w:pStyle w:val="IEEENivel1"/>
        <w:sectPr w:rsidR="00FA4A52" w:rsidSect="002D65E4">
          <w:type w:val="continuous"/>
          <w:pgSz w:w="12240" w:h="15840" w:code="1"/>
          <w:pgMar w:top="1009" w:right="936" w:bottom="1134" w:left="936" w:header="431" w:footer="431" w:gutter="0"/>
          <w:cols w:num="2" w:space="284"/>
          <w:docGrid w:linePitch="360"/>
        </w:sectPr>
      </w:pPr>
    </w:p>
    <w:p w14:paraId="5F6B32CC" w14:textId="2058A4D8" w:rsidR="00AC6A91" w:rsidRDefault="00AC6A91" w:rsidP="00AC6A91">
      <w:pPr>
        <w:pStyle w:val="IEEENivel1"/>
      </w:pPr>
      <w:bookmarkStart w:id="4" w:name="anexos"/>
      <w:r>
        <w:lastRenderedPageBreak/>
        <w:t>ANEXOS</w:t>
      </w:r>
    </w:p>
    <w:bookmarkEnd w:id="4"/>
    <w:p w14:paraId="03B8B276" w14:textId="574DB53A" w:rsidR="00FA4A52" w:rsidRDefault="00FA4A52" w:rsidP="00FA4A52">
      <w:pPr>
        <w:pStyle w:val="IEEEPrafo"/>
      </w:pPr>
    </w:p>
    <w:p w14:paraId="192046F5" w14:textId="780FB7E5" w:rsidR="00FA4A52" w:rsidRDefault="00516D9D" w:rsidP="00FA4A52">
      <w:pPr>
        <w:pStyle w:val="IEEEPrafo"/>
        <w:keepNext/>
        <w:ind w:left="-964"/>
      </w:pPr>
      <w:bookmarkStart w:id="5" w:name="Fig5"/>
      <w:r w:rsidRPr="00516D9D">
        <w:drawing>
          <wp:inline distT="0" distB="0" distL="0" distR="0" wp14:anchorId="0E0ED324" wp14:editId="56F12A07">
            <wp:extent cx="7559040" cy="2868906"/>
            <wp:effectExtent l="0" t="0" r="0" b="0"/>
            <wp:docPr id="20" name="Imagen 20"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 Tabla, Excel&#10;&#10;Descripción generada automáticamente"/>
                    <pic:cNvPicPr/>
                  </pic:nvPicPr>
                  <pic:blipFill>
                    <a:blip r:embed="rId12"/>
                    <a:stretch>
                      <a:fillRect/>
                    </a:stretch>
                  </pic:blipFill>
                  <pic:spPr>
                    <a:xfrm>
                      <a:off x="0" y="0"/>
                      <a:ext cx="7577617" cy="2875957"/>
                    </a:xfrm>
                    <a:prstGeom prst="rect">
                      <a:avLst/>
                    </a:prstGeom>
                  </pic:spPr>
                </pic:pic>
              </a:graphicData>
            </a:graphic>
          </wp:inline>
        </w:drawing>
      </w:r>
      <w:bookmarkEnd w:id="5"/>
    </w:p>
    <w:p w14:paraId="064EF1A9" w14:textId="67549107" w:rsidR="00FA4A52" w:rsidRDefault="00FA4A52" w:rsidP="00FA4A52">
      <w:pPr>
        <w:pStyle w:val="IEEEPrafo"/>
        <w:jc w:val="center"/>
      </w:pPr>
      <w:r>
        <w:t xml:space="preserve">Fig.  </w:t>
      </w:r>
      <w:r>
        <w:fldChar w:fldCharType="begin"/>
      </w:r>
      <w:r>
        <w:instrText xml:space="preserve"> SEQ Fig._ \* ARABIC </w:instrText>
      </w:r>
      <w:r>
        <w:fldChar w:fldCharType="separate"/>
      </w:r>
      <w:r w:rsidR="00BA613F">
        <w:rPr>
          <w:noProof/>
        </w:rPr>
        <w:t>5</w:t>
      </w:r>
      <w:r>
        <w:fldChar w:fldCharType="end"/>
      </w:r>
      <w:r w:rsidRPr="00717E45">
        <w:t xml:space="preserve">. Despacho económico arrojado por Python en Excel </w:t>
      </w:r>
      <w:r>
        <w:fldChar w:fldCharType="begin" w:fldLock="1"/>
      </w:r>
      <w:r>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fldChar w:fldCharType="separate"/>
      </w:r>
      <w:r w:rsidRPr="00B917C1">
        <w:rPr>
          <w:noProof/>
        </w:rPr>
        <w:t>[13]</w:t>
      </w:r>
      <w:r>
        <w:fldChar w:fldCharType="end"/>
      </w:r>
      <w:r w:rsidRPr="00717E45">
        <w:t>.</w:t>
      </w:r>
    </w:p>
    <w:p w14:paraId="1D998CE8" w14:textId="77777777" w:rsidR="00FA4A52" w:rsidRDefault="00FA4A52" w:rsidP="00FA4A52">
      <w:pPr>
        <w:pStyle w:val="IEEEPrafo"/>
        <w:sectPr w:rsidR="00FA4A52" w:rsidSect="00334E9C">
          <w:type w:val="continuous"/>
          <w:pgSz w:w="12240" w:h="15840" w:code="1"/>
          <w:pgMar w:top="1009" w:right="936" w:bottom="1134" w:left="936" w:header="431" w:footer="431" w:gutter="0"/>
          <w:cols w:space="284"/>
          <w:docGrid w:linePitch="360"/>
        </w:sectPr>
      </w:pPr>
    </w:p>
    <w:p w14:paraId="26BF4FB6" w14:textId="77777777" w:rsidR="00FA4A52" w:rsidRPr="00742320" w:rsidRDefault="00FA4A52" w:rsidP="00FA4A52">
      <w:pPr>
        <w:pStyle w:val="IEEEPrafo"/>
      </w:pPr>
    </w:p>
    <w:p w14:paraId="1461D223" w14:textId="77777777" w:rsidR="00FA4A52" w:rsidRDefault="00FA4A52" w:rsidP="00FA4A52">
      <w:pPr>
        <w:pStyle w:val="IEEEPrafo"/>
        <w:sectPr w:rsidR="00FA4A52" w:rsidSect="002D65E4">
          <w:type w:val="continuous"/>
          <w:pgSz w:w="12240" w:h="15840" w:code="1"/>
          <w:pgMar w:top="1009" w:right="936" w:bottom="1134" w:left="936" w:header="431" w:footer="431" w:gutter="0"/>
          <w:cols w:num="2" w:space="284"/>
          <w:docGrid w:linePitch="360"/>
        </w:sectPr>
      </w:pPr>
    </w:p>
    <w:p w14:paraId="07C7341A" w14:textId="5620DDD7" w:rsidR="00FA4A52" w:rsidRDefault="00516D9D" w:rsidP="00FA4A52">
      <w:pPr>
        <w:pStyle w:val="IEEEPrafo"/>
        <w:keepNext/>
        <w:ind w:left="-964"/>
      </w:pPr>
      <w:r w:rsidRPr="00516D9D">
        <w:drawing>
          <wp:inline distT="0" distB="0" distL="0" distR="0" wp14:anchorId="45EB57F3" wp14:editId="2F51515F">
            <wp:extent cx="7612380" cy="980916"/>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pic:nvPicPr>
                  <pic:blipFill>
                    <a:blip r:embed="rId13"/>
                    <a:stretch>
                      <a:fillRect/>
                    </a:stretch>
                  </pic:blipFill>
                  <pic:spPr>
                    <a:xfrm>
                      <a:off x="0" y="0"/>
                      <a:ext cx="7646286" cy="985285"/>
                    </a:xfrm>
                    <a:prstGeom prst="rect">
                      <a:avLst/>
                    </a:prstGeom>
                  </pic:spPr>
                </pic:pic>
              </a:graphicData>
            </a:graphic>
          </wp:inline>
        </w:drawing>
      </w:r>
    </w:p>
    <w:p w14:paraId="00268372" w14:textId="1183C9B7" w:rsidR="00FA4A52" w:rsidRDefault="00FA4A52" w:rsidP="00FA4A52">
      <w:pPr>
        <w:pStyle w:val="IEEEPrafo"/>
        <w:jc w:val="center"/>
      </w:pPr>
      <w:r w:rsidRPr="009402DC">
        <w:t xml:space="preserve">Fig.  </w:t>
      </w:r>
      <w:r w:rsidRPr="009402DC">
        <w:fldChar w:fldCharType="begin"/>
      </w:r>
      <w:r w:rsidRPr="009402DC">
        <w:instrText xml:space="preserve"> SEQ Fig._ \* ARABIC </w:instrText>
      </w:r>
      <w:r w:rsidRPr="009402DC">
        <w:fldChar w:fldCharType="separate"/>
      </w:r>
      <w:r w:rsidR="00BA613F">
        <w:rPr>
          <w:noProof/>
        </w:rPr>
        <w:t>6</w:t>
      </w:r>
      <w:r w:rsidRPr="009402DC">
        <w:fldChar w:fldCharType="end"/>
      </w:r>
      <w:r w:rsidRPr="009402DC">
        <w:t>. Comparación del escenario 1 contra el escenario 2. Despacho con período</w:t>
      </w:r>
      <w:r>
        <w:t>s</w:t>
      </w:r>
      <w:r w:rsidRPr="009402DC">
        <w:t xml:space="preserve">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rsidRPr="009402DC">
        <w:t>.</w:t>
      </w:r>
    </w:p>
    <w:p w14:paraId="608D5027" w14:textId="77777777" w:rsidR="00FA4A52" w:rsidRDefault="00FA4A52" w:rsidP="00FA4A52">
      <w:pPr>
        <w:pStyle w:val="IEEEPrafo"/>
        <w:jc w:val="center"/>
      </w:pPr>
    </w:p>
    <w:p w14:paraId="2848DAA9" w14:textId="77777777" w:rsidR="00FA4A52" w:rsidRPr="009402DC" w:rsidRDefault="00FA4A52" w:rsidP="00FA4A52">
      <w:pPr>
        <w:pStyle w:val="IEEEPrafo"/>
        <w:jc w:val="center"/>
        <w:sectPr w:rsidR="00FA4A52" w:rsidRPr="009402DC" w:rsidSect="001F272E">
          <w:type w:val="continuous"/>
          <w:pgSz w:w="12240" w:h="15840" w:code="1"/>
          <w:pgMar w:top="1009" w:right="936" w:bottom="1134" w:left="936" w:header="431" w:footer="431" w:gutter="0"/>
          <w:cols w:space="284"/>
          <w:docGrid w:linePitch="360"/>
        </w:sectPr>
      </w:pPr>
    </w:p>
    <w:p w14:paraId="0DF95C3D" w14:textId="1F793A41" w:rsidR="00FA4A52" w:rsidRDefault="00FC252F" w:rsidP="00FA4A52">
      <w:pPr>
        <w:pStyle w:val="IEEEPrafo"/>
        <w:keepNext/>
        <w:ind w:left="-964"/>
      </w:pPr>
      <w:bookmarkStart w:id="6" w:name="Fig7"/>
      <w:r w:rsidRPr="00FC252F">
        <w:drawing>
          <wp:inline distT="0" distB="0" distL="0" distR="0" wp14:anchorId="08BC8437" wp14:editId="75E4AB1E">
            <wp:extent cx="7604760" cy="89631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64682" cy="903380"/>
                    </a:xfrm>
                    <a:prstGeom prst="rect">
                      <a:avLst/>
                    </a:prstGeom>
                  </pic:spPr>
                </pic:pic>
              </a:graphicData>
            </a:graphic>
          </wp:inline>
        </w:drawing>
      </w:r>
      <w:bookmarkEnd w:id="6"/>
    </w:p>
    <w:p w14:paraId="325457A5" w14:textId="3784C773" w:rsidR="00FA4A52" w:rsidRDefault="00FA4A52" w:rsidP="00FA4A52">
      <w:pPr>
        <w:pStyle w:val="IEEEPrafo"/>
        <w:jc w:val="center"/>
      </w:pPr>
      <w:r>
        <w:t xml:space="preserve">Fig.  </w:t>
      </w:r>
      <w:r>
        <w:fldChar w:fldCharType="begin"/>
      </w:r>
      <w:r>
        <w:instrText xml:space="preserve"> SEQ Fig._ \* ARABIC </w:instrText>
      </w:r>
      <w:r>
        <w:fldChar w:fldCharType="separate"/>
      </w:r>
      <w:r w:rsidR="00BA613F">
        <w:rPr>
          <w:noProof/>
        </w:rPr>
        <w:t>7</w:t>
      </w:r>
      <w:r>
        <w:fldChar w:fldCharType="end"/>
      </w:r>
      <w:r>
        <w:t xml:space="preserve">. Comparación del escenario 1 contra el escenario 2. Despacho con períodos de 15 minutos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5B2E452A" w14:textId="330FD191" w:rsidR="00FA4A52" w:rsidRDefault="00FA4A52" w:rsidP="00FA4A52">
      <w:pPr>
        <w:pStyle w:val="IEEEPrafo"/>
      </w:pPr>
    </w:p>
    <w:p w14:paraId="5B39A19B" w14:textId="77777777" w:rsidR="008046DB" w:rsidRDefault="008046DB" w:rsidP="008046DB">
      <w:pPr>
        <w:pStyle w:val="IEEEPrafo"/>
        <w:keepNext/>
        <w:jc w:val="center"/>
        <w:sectPr w:rsidR="008046DB" w:rsidSect="00FA4A52">
          <w:type w:val="continuous"/>
          <w:pgSz w:w="12240" w:h="15840" w:code="1"/>
          <w:pgMar w:top="1009" w:right="936" w:bottom="1134" w:left="936" w:header="431" w:footer="431" w:gutter="0"/>
          <w:cols w:space="284"/>
          <w:docGrid w:linePitch="360"/>
        </w:sectPr>
      </w:pPr>
    </w:p>
    <w:p w14:paraId="1F6737C7" w14:textId="55D392D3" w:rsidR="008046DB" w:rsidRDefault="008046DB" w:rsidP="00FC252F">
      <w:pPr>
        <w:pStyle w:val="IEEEPrafo"/>
        <w:jc w:val="center"/>
      </w:pPr>
    </w:p>
    <w:sectPr w:rsidR="008046DB" w:rsidSect="00FC252F">
      <w:type w:val="continuous"/>
      <w:pgSz w:w="12240" w:h="15840" w:code="1"/>
      <w:pgMar w:top="1009" w:right="936" w:bottom="1134" w:left="936" w:header="431" w:footer="431"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1E1E7" w14:textId="77777777" w:rsidR="000352A9" w:rsidRDefault="000352A9" w:rsidP="00162308">
      <w:pPr>
        <w:spacing w:after="0" w:line="240" w:lineRule="auto"/>
      </w:pPr>
      <w:r>
        <w:separator/>
      </w:r>
    </w:p>
  </w:endnote>
  <w:endnote w:type="continuationSeparator" w:id="0">
    <w:p w14:paraId="32E5A1D0" w14:textId="77777777" w:rsidR="000352A9" w:rsidRDefault="000352A9"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B4331" w14:textId="77777777" w:rsidR="000352A9" w:rsidRDefault="000352A9" w:rsidP="00162308">
      <w:pPr>
        <w:spacing w:after="0" w:line="240" w:lineRule="auto"/>
      </w:pPr>
      <w:r>
        <w:separator/>
      </w:r>
    </w:p>
  </w:footnote>
  <w:footnote w:type="continuationSeparator" w:id="0">
    <w:p w14:paraId="458A5E87" w14:textId="77777777" w:rsidR="000352A9" w:rsidRDefault="000352A9"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2"/>
  </w:num>
  <w:num w:numId="4">
    <w:abstractNumId w:val="5"/>
  </w:num>
  <w:num w:numId="5">
    <w:abstractNumId w:val="7"/>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29"/>
    <w:rsid w:val="00000CB8"/>
    <w:rsid w:val="00003382"/>
    <w:rsid w:val="00007792"/>
    <w:rsid w:val="000120A5"/>
    <w:rsid w:val="0001398B"/>
    <w:rsid w:val="000151A9"/>
    <w:rsid w:val="00016875"/>
    <w:rsid w:val="0003520E"/>
    <w:rsid w:val="000352A9"/>
    <w:rsid w:val="000467FF"/>
    <w:rsid w:val="00052261"/>
    <w:rsid w:val="00053392"/>
    <w:rsid w:val="0006458E"/>
    <w:rsid w:val="00066790"/>
    <w:rsid w:val="0007794E"/>
    <w:rsid w:val="0009672A"/>
    <w:rsid w:val="000A76E9"/>
    <w:rsid w:val="000B059F"/>
    <w:rsid w:val="000B2743"/>
    <w:rsid w:val="000B276F"/>
    <w:rsid w:val="000B4456"/>
    <w:rsid w:val="000C23CA"/>
    <w:rsid w:val="000C34C9"/>
    <w:rsid w:val="000D1B39"/>
    <w:rsid w:val="000D6AB9"/>
    <w:rsid w:val="000E1AC5"/>
    <w:rsid w:val="000F28FB"/>
    <w:rsid w:val="00104A89"/>
    <w:rsid w:val="0010618B"/>
    <w:rsid w:val="00110DA1"/>
    <w:rsid w:val="00131D0E"/>
    <w:rsid w:val="00133B35"/>
    <w:rsid w:val="001411F3"/>
    <w:rsid w:val="00146B2F"/>
    <w:rsid w:val="00162308"/>
    <w:rsid w:val="001657B0"/>
    <w:rsid w:val="001733AD"/>
    <w:rsid w:val="001749C3"/>
    <w:rsid w:val="00192D1B"/>
    <w:rsid w:val="00196DBA"/>
    <w:rsid w:val="001B53AA"/>
    <w:rsid w:val="001B65D2"/>
    <w:rsid w:val="001B75EB"/>
    <w:rsid w:val="001B7701"/>
    <w:rsid w:val="001C3172"/>
    <w:rsid w:val="001E3298"/>
    <w:rsid w:val="001F272E"/>
    <w:rsid w:val="00206B06"/>
    <w:rsid w:val="00226319"/>
    <w:rsid w:val="00231412"/>
    <w:rsid w:val="00231564"/>
    <w:rsid w:val="00237124"/>
    <w:rsid w:val="00241BD7"/>
    <w:rsid w:val="00245612"/>
    <w:rsid w:val="00246C48"/>
    <w:rsid w:val="00250A12"/>
    <w:rsid w:val="00256BC6"/>
    <w:rsid w:val="00260D85"/>
    <w:rsid w:val="002941E0"/>
    <w:rsid w:val="002D65E4"/>
    <w:rsid w:val="002E2FEC"/>
    <w:rsid w:val="002F09E9"/>
    <w:rsid w:val="002F160D"/>
    <w:rsid w:val="00312F31"/>
    <w:rsid w:val="003240B9"/>
    <w:rsid w:val="00325061"/>
    <w:rsid w:val="00334E9C"/>
    <w:rsid w:val="00343641"/>
    <w:rsid w:val="00364A42"/>
    <w:rsid w:val="003663D5"/>
    <w:rsid w:val="003702CD"/>
    <w:rsid w:val="00372126"/>
    <w:rsid w:val="003759D8"/>
    <w:rsid w:val="003765CF"/>
    <w:rsid w:val="00376A6C"/>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36936"/>
    <w:rsid w:val="00443ACD"/>
    <w:rsid w:val="00447F4C"/>
    <w:rsid w:val="004770FF"/>
    <w:rsid w:val="00477432"/>
    <w:rsid w:val="00495BAF"/>
    <w:rsid w:val="00496F5C"/>
    <w:rsid w:val="004B734C"/>
    <w:rsid w:val="004C6BF6"/>
    <w:rsid w:val="004D414E"/>
    <w:rsid w:val="004E26D2"/>
    <w:rsid w:val="004E525F"/>
    <w:rsid w:val="004F6628"/>
    <w:rsid w:val="00513ECE"/>
    <w:rsid w:val="00515E06"/>
    <w:rsid w:val="00516D9D"/>
    <w:rsid w:val="00517F4E"/>
    <w:rsid w:val="00536B29"/>
    <w:rsid w:val="0054060F"/>
    <w:rsid w:val="005437B5"/>
    <w:rsid w:val="005441A6"/>
    <w:rsid w:val="005471FD"/>
    <w:rsid w:val="00552DBD"/>
    <w:rsid w:val="00554BA3"/>
    <w:rsid w:val="00560181"/>
    <w:rsid w:val="00561B48"/>
    <w:rsid w:val="00565015"/>
    <w:rsid w:val="00566AAC"/>
    <w:rsid w:val="0056788A"/>
    <w:rsid w:val="00571132"/>
    <w:rsid w:val="00572751"/>
    <w:rsid w:val="00586088"/>
    <w:rsid w:val="0058684B"/>
    <w:rsid w:val="0058774D"/>
    <w:rsid w:val="00597460"/>
    <w:rsid w:val="005A1D6B"/>
    <w:rsid w:val="005B0AF7"/>
    <w:rsid w:val="005B3366"/>
    <w:rsid w:val="005C1CEE"/>
    <w:rsid w:val="005C6D71"/>
    <w:rsid w:val="005E39C8"/>
    <w:rsid w:val="005E783E"/>
    <w:rsid w:val="005F5F80"/>
    <w:rsid w:val="00613A43"/>
    <w:rsid w:val="00620CA2"/>
    <w:rsid w:val="006229A5"/>
    <w:rsid w:val="00636F59"/>
    <w:rsid w:val="00665AC8"/>
    <w:rsid w:val="0067092E"/>
    <w:rsid w:val="00676BB0"/>
    <w:rsid w:val="0068185E"/>
    <w:rsid w:val="006919CB"/>
    <w:rsid w:val="00694A01"/>
    <w:rsid w:val="006976E4"/>
    <w:rsid w:val="006B6D2B"/>
    <w:rsid w:val="006D4E69"/>
    <w:rsid w:val="006E5111"/>
    <w:rsid w:val="00701280"/>
    <w:rsid w:val="00702907"/>
    <w:rsid w:val="007108C7"/>
    <w:rsid w:val="00711CF6"/>
    <w:rsid w:val="00712FBE"/>
    <w:rsid w:val="007133FB"/>
    <w:rsid w:val="00720A00"/>
    <w:rsid w:val="0072130B"/>
    <w:rsid w:val="00723287"/>
    <w:rsid w:val="0072714F"/>
    <w:rsid w:val="007303AB"/>
    <w:rsid w:val="00732B54"/>
    <w:rsid w:val="00742320"/>
    <w:rsid w:val="0074261C"/>
    <w:rsid w:val="00755071"/>
    <w:rsid w:val="00764295"/>
    <w:rsid w:val="00765C52"/>
    <w:rsid w:val="00776708"/>
    <w:rsid w:val="00780578"/>
    <w:rsid w:val="007815D7"/>
    <w:rsid w:val="00786A1C"/>
    <w:rsid w:val="00793DF1"/>
    <w:rsid w:val="007A0BDE"/>
    <w:rsid w:val="007B3564"/>
    <w:rsid w:val="007D1DD4"/>
    <w:rsid w:val="007D2615"/>
    <w:rsid w:val="007E1DC7"/>
    <w:rsid w:val="007E6888"/>
    <w:rsid w:val="007F7EB0"/>
    <w:rsid w:val="008024E7"/>
    <w:rsid w:val="008037A1"/>
    <w:rsid w:val="008046DB"/>
    <w:rsid w:val="00813969"/>
    <w:rsid w:val="00815D4D"/>
    <w:rsid w:val="0082536D"/>
    <w:rsid w:val="00830288"/>
    <w:rsid w:val="008351E7"/>
    <w:rsid w:val="00844E72"/>
    <w:rsid w:val="00846334"/>
    <w:rsid w:val="0086127A"/>
    <w:rsid w:val="0086747C"/>
    <w:rsid w:val="008804AD"/>
    <w:rsid w:val="00881916"/>
    <w:rsid w:val="00896EBF"/>
    <w:rsid w:val="008A5D84"/>
    <w:rsid w:val="008C5A98"/>
    <w:rsid w:val="008D7146"/>
    <w:rsid w:val="00903F54"/>
    <w:rsid w:val="00911A22"/>
    <w:rsid w:val="009252F2"/>
    <w:rsid w:val="00926828"/>
    <w:rsid w:val="00926868"/>
    <w:rsid w:val="0093098A"/>
    <w:rsid w:val="0093336F"/>
    <w:rsid w:val="00936468"/>
    <w:rsid w:val="009402DC"/>
    <w:rsid w:val="0094169A"/>
    <w:rsid w:val="0094496B"/>
    <w:rsid w:val="00951DC0"/>
    <w:rsid w:val="0096328B"/>
    <w:rsid w:val="00971CAD"/>
    <w:rsid w:val="0098025E"/>
    <w:rsid w:val="0098797E"/>
    <w:rsid w:val="00996777"/>
    <w:rsid w:val="009B1D44"/>
    <w:rsid w:val="009B6A7B"/>
    <w:rsid w:val="009C1432"/>
    <w:rsid w:val="009C1817"/>
    <w:rsid w:val="009C6B22"/>
    <w:rsid w:val="009D08D4"/>
    <w:rsid w:val="009D3191"/>
    <w:rsid w:val="009E1F3C"/>
    <w:rsid w:val="009E3725"/>
    <w:rsid w:val="00A051C1"/>
    <w:rsid w:val="00A07C97"/>
    <w:rsid w:val="00A129B6"/>
    <w:rsid w:val="00A166DD"/>
    <w:rsid w:val="00A205EF"/>
    <w:rsid w:val="00A212CC"/>
    <w:rsid w:val="00A214F5"/>
    <w:rsid w:val="00A47574"/>
    <w:rsid w:val="00A60496"/>
    <w:rsid w:val="00A659C9"/>
    <w:rsid w:val="00A73B05"/>
    <w:rsid w:val="00A74676"/>
    <w:rsid w:val="00A76E9B"/>
    <w:rsid w:val="00A87523"/>
    <w:rsid w:val="00A90C5B"/>
    <w:rsid w:val="00A91FD5"/>
    <w:rsid w:val="00A94EC2"/>
    <w:rsid w:val="00A962E3"/>
    <w:rsid w:val="00AA5528"/>
    <w:rsid w:val="00AA5BBF"/>
    <w:rsid w:val="00AB059F"/>
    <w:rsid w:val="00AB25D1"/>
    <w:rsid w:val="00AC018B"/>
    <w:rsid w:val="00AC6A91"/>
    <w:rsid w:val="00AD1969"/>
    <w:rsid w:val="00AD5FEA"/>
    <w:rsid w:val="00AD7B05"/>
    <w:rsid w:val="00AE0C8E"/>
    <w:rsid w:val="00AE6A52"/>
    <w:rsid w:val="00AF1083"/>
    <w:rsid w:val="00AF4001"/>
    <w:rsid w:val="00AF47E3"/>
    <w:rsid w:val="00B010EB"/>
    <w:rsid w:val="00B065EC"/>
    <w:rsid w:val="00B15950"/>
    <w:rsid w:val="00B35BB6"/>
    <w:rsid w:val="00B50D38"/>
    <w:rsid w:val="00B516A2"/>
    <w:rsid w:val="00B57009"/>
    <w:rsid w:val="00B60142"/>
    <w:rsid w:val="00B667C2"/>
    <w:rsid w:val="00B82808"/>
    <w:rsid w:val="00B85039"/>
    <w:rsid w:val="00B86635"/>
    <w:rsid w:val="00B917C1"/>
    <w:rsid w:val="00BA575A"/>
    <w:rsid w:val="00BA613F"/>
    <w:rsid w:val="00BB7C54"/>
    <w:rsid w:val="00BD1FEF"/>
    <w:rsid w:val="00BD351B"/>
    <w:rsid w:val="00BF01C4"/>
    <w:rsid w:val="00BF3636"/>
    <w:rsid w:val="00BF65E2"/>
    <w:rsid w:val="00C03311"/>
    <w:rsid w:val="00C11D01"/>
    <w:rsid w:val="00C22F56"/>
    <w:rsid w:val="00C35904"/>
    <w:rsid w:val="00C35A76"/>
    <w:rsid w:val="00C453C9"/>
    <w:rsid w:val="00C502EC"/>
    <w:rsid w:val="00C73263"/>
    <w:rsid w:val="00C77F5B"/>
    <w:rsid w:val="00C8181E"/>
    <w:rsid w:val="00C8349E"/>
    <w:rsid w:val="00C9319D"/>
    <w:rsid w:val="00C9353F"/>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C5DF2"/>
    <w:rsid w:val="00DD2D6D"/>
    <w:rsid w:val="00DE295E"/>
    <w:rsid w:val="00DE3A8A"/>
    <w:rsid w:val="00DF0E48"/>
    <w:rsid w:val="00DF22BE"/>
    <w:rsid w:val="00E00127"/>
    <w:rsid w:val="00E0369F"/>
    <w:rsid w:val="00E055B0"/>
    <w:rsid w:val="00E2706A"/>
    <w:rsid w:val="00E33089"/>
    <w:rsid w:val="00E47087"/>
    <w:rsid w:val="00E52B72"/>
    <w:rsid w:val="00E55A33"/>
    <w:rsid w:val="00E61735"/>
    <w:rsid w:val="00E65172"/>
    <w:rsid w:val="00E75E35"/>
    <w:rsid w:val="00E80864"/>
    <w:rsid w:val="00E84536"/>
    <w:rsid w:val="00EA15D4"/>
    <w:rsid w:val="00EA4F50"/>
    <w:rsid w:val="00EB5796"/>
    <w:rsid w:val="00EB7653"/>
    <w:rsid w:val="00EC44C8"/>
    <w:rsid w:val="00ED5E09"/>
    <w:rsid w:val="00EF7C6A"/>
    <w:rsid w:val="00F0048D"/>
    <w:rsid w:val="00F03905"/>
    <w:rsid w:val="00F0765E"/>
    <w:rsid w:val="00F1138B"/>
    <w:rsid w:val="00F30AAE"/>
    <w:rsid w:val="00F43168"/>
    <w:rsid w:val="00F57415"/>
    <w:rsid w:val="00F65BD4"/>
    <w:rsid w:val="00F92246"/>
    <w:rsid w:val="00F94E14"/>
    <w:rsid w:val="00FA1ABC"/>
    <w:rsid w:val="00FA4A52"/>
    <w:rsid w:val="00FA7565"/>
    <w:rsid w:val="00FC0EDE"/>
    <w:rsid w:val="00FC252F"/>
    <w:rsid w:val="00FC2EA9"/>
    <w:rsid w:val="00FC3988"/>
    <w:rsid w:val="00FC4419"/>
    <w:rsid w:val="00FC5BD5"/>
    <w:rsid w:val="00FC7615"/>
    <w:rsid w:val="00FD4AC0"/>
    <w:rsid w:val="00FD6A88"/>
    <w:rsid w:val="00FD76B4"/>
    <w:rsid w:val="00FE3D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47583444">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64179610">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0062599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22</TotalTime>
  <Pages>7</Pages>
  <Words>10025</Words>
  <Characters>55139</Characters>
  <Application>Microsoft Office Word</Application>
  <DocSecurity>0</DocSecurity>
  <Lines>459</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uan Felipe Diez Cartagena</cp:lastModifiedBy>
  <cp:revision>8</cp:revision>
  <dcterms:created xsi:type="dcterms:W3CDTF">2022-04-08T17:09:00Z</dcterms:created>
  <dcterms:modified xsi:type="dcterms:W3CDTF">2022-04-08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